
<file path=[Content_Types].xml><?xml version="1.0" encoding="utf-8"?>
<Types xmlns="http://schemas.openxmlformats.org/package/2006/content-types">
  <Default Extension="rels" ContentType="application/vnd.openxmlformats-package.relationships+xml"/>
  <Default Extension="tmp" ContentType="image/png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EE21C3C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b/>
          <w:color w:val="000000"/>
        </w:rPr>
        <w:t>Name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color w:val="000000"/>
        </w:rPr>
        <w:t>Journal: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4222F">
        <w:rPr>
          <w:rFonts w:ascii="Book Antiqua" w:eastAsia="Book Antiqua" w:hAnsi="Book Antiqua" w:cs="Book Antiqua"/>
          <w:bCs/>
          <w:i/>
          <w:iCs/>
          <w:color w:val="000000"/>
        </w:rPr>
        <w:t>World</w:t>
      </w:r>
      <w:r w:rsidR="005352BA" w:rsidRPr="0084222F">
        <w:rPr>
          <w:rFonts w:ascii="Book Antiqua" w:eastAsia="Book Antiqua" w:hAnsi="Book Antiqua" w:cs="Book Antiqua"/>
          <w:bCs/>
          <w:i/>
          <w:iCs/>
          <w:color w:val="000000"/>
        </w:rPr>
        <w:t xml:space="preserve"> </w:t>
      </w:r>
      <w:r w:rsidRPr="0084222F">
        <w:rPr>
          <w:rFonts w:ascii="Book Antiqua" w:eastAsia="Book Antiqua" w:hAnsi="Book Antiqua" w:cs="Book Antiqua"/>
          <w:bCs/>
          <w:i/>
          <w:iCs/>
          <w:color w:val="000000"/>
        </w:rPr>
        <w:t>Journal</w:t>
      </w:r>
      <w:r w:rsidR="005352BA" w:rsidRPr="0084222F">
        <w:rPr>
          <w:rFonts w:ascii="Book Antiqua" w:eastAsia="Book Antiqua" w:hAnsi="Book Antiqua" w:cs="Book Antiqua"/>
          <w:bCs/>
          <w:i/>
          <w:iCs/>
          <w:color w:val="000000"/>
        </w:rPr>
        <w:t xml:space="preserve"> </w:t>
      </w:r>
      <w:r w:rsidRPr="0084222F">
        <w:rPr>
          <w:rFonts w:ascii="Book Antiqua" w:eastAsia="Book Antiqua" w:hAnsi="Book Antiqua" w:cs="Book Antiqua"/>
          <w:bCs/>
          <w:i/>
          <w:iCs/>
          <w:color w:val="000000"/>
        </w:rPr>
        <w:t>of</w:t>
      </w:r>
      <w:r w:rsidR="005352BA" w:rsidRPr="0084222F">
        <w:rPr>
          <w:rFonts w:ascii="Book Antiqua" w:eastAsia="Book Antiqua" w:hAnsi="Book Antiqua" w:cs="Book Antiqua"/>
          <w:bCs/>
          <w:i/>
          <w:iCs/>
          <w:color w:val="000000"/>
        </w:rPr>
        <w:t xml:space="preserve"> </w:t>
      </w:r>
      <w:r w:rsidRPr="0084222F">
        <w:rPr>
          <w:rFonts w:ascii="Book Antiqua" w:eastAsia="Book Antiqua" w:hAnsi="Book Antiqua" w:cs="Book Antiqua"/>
          <w:bCs/>
          <w:i/>
          <w:iCs/>
          <w:color w:val="000000"/>
        </w:rPr>
        <w:t>Methodology</w:t>
      </w:r>
    </w:p>
    <w:p w14:paraId="3361EC2F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b/>
          <w:color w:val="000000"/>
        </w:rPr>
        <w:t>Manuscript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color w:val="000000"/>
        </w:rPr>
        <w:t>NO: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4222F">
        <w:rPr>
          <w:rFonts w:ascii="Book Antiqua" w:eastAsia="Book Antiqua" w:hAnsi="Book Antiqua" w:cs="Book Antiqua"/>
          <w:bCs/>
          <w:iCs/>
          <w:color w:val="000000"/>
        </w:rPr>
        <w:t>64280</w:t>
      </w:r>
    </w:p>
    <w:p w14:paraId="4EAE9E5D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  <w:b/>
          <w:bCs/>
        </w:rPr>
      </w:pPr>
      <w:r w:rsidRPr="004712E9">
        <w:rPr>
          <w:rFonts w:ascii="Book Antiqua" w:eastAsia="Book Antiqua" w:hAnsi="Book Antiqua" w:cs="Book Antiqua"/>
          <w:b/>
          <w:color w:val="000000"/>
        </w:rPr>
        <w:t>Manuscript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color w:val="000000"/>
        </w:rPr>
        <w:t>Type: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4222F">
        <w:rPr>
          <w:rFonts w:ascii="Book Antiqua" w:eastAsia="Book Antiqua" w:hAnsi="Book Antiqua" w:cs="Book Antiqua"/>
          <w:bCs/>
          <w:color w:val="000000"/>
        </w:rPr>
        <w:t>MINIREVIEWS</w:t>
      </w:r>
    </w:p>
    <w:p w14:paraId="1BFE4714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04F99652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b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081660" w:rsidRPr="004712E9">
        <w:rPr>
          <w:rFonts w:ascii="Book Antiqua" w:eastAsia="Book Antiqua" w:hAnsi="Book Antiqua" w:cs="Book Antiqua"/>
          <w:b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081660" w:rsidRPr="004712E9">
        <w:rPr>
          <w:rFonts w:ascii="Book Antiqua" w:eastAsia="Book Antiqua" w:hAnsi="Book Antiqua" w:cs="Book Antiqua"/>
          <w:b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081660" w:rsidRPr="004712E9">
        <w:rPr>
          <w:rFonts w:ascii="Book Antiqua" w:eastAsia="Book Antiqua" w:hAnsi="Book Antiqua" w:cs="Book Antiqua"/>
          <w:b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081660" w:rsidRPr="004712E9">
        <w:rPr>
          <w:rFonts w:ascii="Book Antiqua" w:eastAsia="Book Antiqua" w:hAnsi="Book Antiqua" w:cs="Book Antiqua"/>
          <w:b/>
          <w:color w:val="000000"/>
        </w:rPr>
        <w:t>outcomes</w:t>
      </w:r>
    </w:p>
    <w:p w14:paraId="76088946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40873931" w14:textId="77777777" w:rsidR="00A77B3E" w:rsidRPr="004712E9" w:rsidRDefault="00081660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Skinn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hAnsi="Book Antiqua" w:cs="Book Antiqua"/>
          <w:color w:val="000000"/>
          <w:lang w:eastAsia="zh-CN"/>
        </w:rPr>
        <w:t>AM</w:t>
      </w:r>
      <w:r w:rsidR="005352BA" w:rsidRPr="004712E9">
        <w:rPr>
          <w:rFonts w:ascii="Book Antiqua" w:hAnsi="Book Antiqua" w:cs="Book Antiqua"/>
          <w:color w:val="000000"/>
          <w:lang w:eastAsia="zh-CN"/>
        </w:rPr>
        <w:t xml:space="preserve"> </w:t>
      </w:r>
      <w:r w:rsidRPr="004712E9">
        <w:rPr>
          <w:rFonts w:ascii="Book Antiqua" w:hAnsi="Book Antiqua" w:cs="Book Antiqua"/>
          <w:i/>
          <w:color w:val="000000"/>
          <w:lang w:eastAsia="zh-CN"/>
        </w:rPr>
        <w:t>et</w:t>
      </w:r>
      <w:r w:rsidR="005352BA" w:rsidRPr="004712E9">
        <w:rPr>
          <w:rFonts w:ascii="Book Antiqua" w:hAnsi="Book Antiqua" w:cs="Book Antiqua"/>
          <w:i/>
          <w:color w:val="000000"/>
          <w:lang w:eastAsia="zh-CN"/>
        </w:rPr>
        <w:t xml:space="preserve"> </w:t>
      </w:r>
      <w:r w:rsidRPr="004712E9">
        <w:rPr>
          <w:rFonts w:ascii="Book Antiqua" w:hAnsi="Book Antiqua" w:cs="Book Antiqua"/>
          <w:i/>
          <w:color w:val="000000"/>
          <w:lang w:eastAsia="zh-CN"/>
        </w:rPr>
        <w:t>al</w:t>
      </w:r>
      <w:r w:rsidRPr="004712E9">
        <w:rPr>
          <w:rFonts w:ascii="Book Antiqua" w:hAnsi="Book Antiqua" w:cs="Book Antiqua"/>
          <w:color w:val="000000"/>
          <w:lang w:eastAsia="zh-CN"/>
        </w:rPr>
        <w:t>.</w:t>
      </w:r>
      <w:r w:rsidR="005352BA" w:rsidRPr="004712E9">
        <w:rPr>
          <w:rFonts w:ascii="Book Antiqua" w:hAnsi="Book Antiqua" w:cs="Book Antiqua"/>
          <w:color w:val="000000"/>
          <w:lang w:eastAsia="zh-CN"/>
        </w:rPr>
        <w:t xml:space="preserve"> </w:t>
      </w:r>
      <w:r w:rsidR="00446934"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="00446934" w:rsidRPr="004712E9">
        <w:rPr>
          <w:rFonts w:ascii="Book Antiqua" w:eastAsia="Book Antiqua" w:hAnsi="Book Antiqua" w:cs="Book Antiqua"/>
          <w:color w:val="000000"/>
        </w:rPr>
        <w:t>nutrition</w:t>
      </w:r>
    </w:p>
    <w:p w14:paraId="1EA9E2E5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767239B7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Alys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rgare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kinne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Hassib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Narchi</w:t>
      </w:r>
      <w:proofErr w:type="spellEnd"/>
    </w:p>
    <w:p w14:paraId="171D091C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4FF332BD" w14:textId="4B20775A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b/>
          <w:bCs/>
          <w:color w:val="000000"/>
        </w:rPr>
        <w:t>Alyson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Margaret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Skinner,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part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9066F2" w:rsidRPr="004712E9">
        <w:rPr>
          <w:rFonts w:ascii="Book Antiqua" w:eastAsia="Book Antiqua" w:hAnsi="Book Antiqua" w:cs="Book Antiqua"/>
          <w:color w:val="000000"/>
        </w:rPr>
        <w:t>Paediatrics</w:t>
      </w:r>
      <w:proofErr w:type="spellEnd"/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n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ospital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lsa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ealthc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H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us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lsa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S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9P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dland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ni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ingdom</w:t>
      </w:r>
    </w:p>
    <w:p w14:paraId="3FEE6602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37CC4367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b/>
          <w:bCs/>
          <w:color w:val="000000"/>
        </w:rPr>
        <w:t>Alyson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Margaret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Skinner,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="009066F2" w:rsidRPr="004712E9">
        <w:rPr>
          <w:rFonts w:ascii="Book Antiqua" w:eastAsia="Book Antiqua" w:hAnsi="Book Antiqua" w:cs="Book Antiqua"/>
          <w:b/>
          <w:bCs/>
          <w:color w:val="000000"/>
        </w:rPr>
        <w:t>Hassib</w:t>
      </w:r>
      <w:proofErr w:type="spellEnd"/>
      <w:r w:rsidR="009066F2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="009066F2" w:rsidRPr="004712E9">
        <w:rPr>
          <w:rFonts w:ascii="Book Antiqua" w:eastAsia="Book Antiqua" w:hAnsi="Book Antiqua" w:cs="Book Antiqua"/>
          <w:b/>
          <w:bCs/>
          <w:color w:val="000000"/>
        </w:rPr>
        <w:t>Narchi</w:t>
      </w:r>
      <w:proofErr w:type="spellEnd"/>
      <w:r w:rsidR="009066F2" w:rsidRPr="004712E9">
        <w:rPr>
          <w:rFonts w:ascii="Book Antiqua" w:eastAsia="Book Antiqua" w:hAnsi="Book Antiqua" w:cs="Book Antiqua"/>
          <w:b/>
          <w:bCs/>
          <w:color w:val="000000"/>
        </w:rPr>
        <w:t xml:space="preserve">, </w:t>
      </w:r>
      <w:r w:rsidR="009066F2" w:rsidRPr="004712E9">
        <w:rPr>
          <w:rFonts w:ascii="Book Antiqua" w:eastAsia="Book Antiqua" w:hAnsi="Book Antiqua" w:cs="Book Antiqua"/>
          <w:color w:val="000000"/>
        </w:rPr>
        <w:t xml:space="preserve">Department of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Paediatrics</w:t>
      </w:r>
      <w:proofErr w:type="spellEnd"/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lle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dici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eal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cience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ni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ab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mirat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niversity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x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7666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ni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ab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mirates</w:t>
      </w:r>
    </w:p>
    <w:p w14:paraId="324296BE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3F9DC613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  <w:lang w:eastAsia="zh-CN"/>
        </w:rPr>
      </w:pPr>
      <w:r w:rsidRPr="004712E9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utho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tribu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ri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nuscript</w:t>
      </w:r>
      <w:r w:rsidR="009066F2" w:rsidRPr="004712E9">
        <w:rPr>
          <w:rFonts w:ascii="Book Antiqua" w:hAnsi="Book Antiqua" w:cs="Book Antiqua"/>
          <w:color w:val="000000"/>
          <w:lang w:eastAsia="zh-CN"/>
        </w:rPr>
        <w:t>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9066F2" w:rsidRPr="004712E9">
        <w:rPr>
          <w:rFonts w:ascii="Book Antiqua" w:eastAsia="Book Antiqua" w:hAnsi="Book Antiqua" w:cs="Book Antiqua"/>
          <w:color w:val="000000"/>
        </w:rPr>
        <w:t>Narchi</w:t>
      </w:r>
      <w:proofErr w:type="spellEnd"/>
      <w:r w:rsidR="009066F2" w:rsidRPr="004712E9">
        <w:rPr>
          <w:rFonts w:ascii="Book Antiqua" w:hAnsi="Book Antiqua" w:cs="Book Antiqua"/>
          <w:color w:val="000000"/>
          <w:lang w:eastAsia="zh-CN"/>
        </w:rPr>
        <w:t xml:space="preserve"> 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sign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igure</w:t>
      </w:r>
      <w:r w:rsidR="009066F2" w:rsidRPr="004712E9">
        <w:rPr>
          <w:rFonts w:ascii="Book Antiqua" w:hAnsi="Book Antiqua" w:cs="Book Antiqua"/>
          <w:color w:val="000000"/>
          <w:lang w:eastAsia="zh-CN"/>
        </w:rPr>
        <w:t>.</w:t>
      </w:r>
    </w:p>
    <w:p w14:paraId="22C49295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6A382323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Alyson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Margaret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Skinner,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BPharm,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BSc,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FRCP,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MBChB,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MD,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MSc,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Doctor,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part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9066F2" w:rsidRPr="004712E9">
        <w:rPr>
          <w:rFonts w:ascii="Book Antiqua" w:eastAsia="Book Antiqua" w:hAnsi="Book Antiqua" w:cs="Book Antiqua"/>
          <w:color w:val="000000"/>
        </w:rPr>
        <w:t>Paediatrics</w:t>
      </w:r>
      <w:proofErr w:type="spellEnd"/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n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ospital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lsa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ealthc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H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us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oad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lsa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S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9P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dland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ni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ingdom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ysonskinner8@gmail.com</w:t>
      </w:r>
    </w:p>
    <w:p w14:paraId="06A8DAB9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16DB98FE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r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8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21</w:t>
      </w:r>
    </w:p>
    <w:p w14:paraId="0188FB14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  <w:lang w:eastAsia="zh-CN"/>
        </w:rPr>
      </w:pPr>
      <w:r w:rsidRPr="004712E9"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5352BA" w:rsidRPr="004712E9">
        <w:rPr>
          <w:rFonts w:ascii="Book Antiqua" w:eastAsia="Book Antiqua" w:hAnsi="Book Antiqua" w:cs="Book Antiqua"/>
          <w:bCs/>
          <w:color w:val="000000"/>
        </w:rPr>
        <w:t xml:space="preserve"> </w:t>
      </w:r>
      <w:r w:rsidRPr="004712E9">
        <w:rPr>
          <w:rFonts w:ascii="Book Antiqua" w:hAnsi="Book Antiqua" w:cs="Book Antiqua"/>
          <w:bCs/>
          <w:color w:val="000000"/>
          <w:lang w:eastAsia="zh-CN"/>
        </w:rPr>
        <w:t>July</w:t>
      </w:r>
      <w:r w:rsidR="005352BA" w:rsidRPr="004712E9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Pr="004712E9">
        <w:rPr>
          <w:rFonts w:ascii="Book Antiqua" w:hAnsi="Book Antiqua" w:cs="Book Antiqua"/>
          <w:bCs/>
          <w:color w:val="000000"/>
          <w:lang w:eastAsia="zh-CN"/>
        </w:rPr>
        <w:t>13,</w:t>
      </w:r>
      <w:r w:rsidR="005352BA" w:rsidRPr="004712E9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Pr="004712E9">
        <w:rPr>
          <w:rFonts w:ascii="Book Antiqua" w:hAnsi="Book Antiqua" w:cs="Book Antiqua"/>
          <w:bCs/>
          <w:color w:val="000000"/>
          <w:lang w:eastAsia="zh-CN"/>
        </w:rPr>
        <w:t>2021</w:t>
      </w:r>
    </w:p>
    <w:p w14:paraId="7F14E795" w14:textId="7491AF15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A0AFC" w:rsidRPr="001A0AFC">
        <w:rPr>
          <w:rFonts w:ascii="Book Antiqua" w:eastAsia="Book Antiqua" w:hAnsi="Book Antiqua" w:cs="Book Antiqua"/>
          <w:color w:val="000000"/>
        </w:rPr>
        <w:t>September 27, 2021</w:t>
      </w:r>
    </w:p>
    <w:p w14:paraId="60053D9B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</w:p>
    <w:p w14:paraId="44196010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  <w:sectPr w:rsidR="00A77B3E" w:rsidRPr="004712E9">
          <w:foot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C873037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11AD1BD6" w14:textId="2C0D1BA1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Surviv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eadi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rov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c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yea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cau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n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c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vanc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eri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o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dicine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spi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vance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rvivo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a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de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arge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eve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r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tu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a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esta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t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t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hiev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cau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trauteri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gh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erg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quirem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rauteri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u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ns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vironmen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llnes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adequ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thoug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n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th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cto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lue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lu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mi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ocioeconom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duca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ckground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o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siderab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tunately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menab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rventio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onat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tabolical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man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rga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sum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rge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porti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erg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unc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gramm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uratio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i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nea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ea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ircumfere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rke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atu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dependent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ng-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ul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u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di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rac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cto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pe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equ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vera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eal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atu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plai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diti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psi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crotiz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terocolit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ron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u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sea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stribu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cre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re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ress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ct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ynthesi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view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cu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re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o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mphasiz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ul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ar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ou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lay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quirem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scussed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llow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en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rventi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pecif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o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lem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imord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o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tifie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ligosaccharid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scus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tail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ami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o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ven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o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licati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ffe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i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w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ight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</w:p>
    <w:p w14:paraId="39118EAD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719B4395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  <w:lang w:eastAsia="zh-CN"/>
        </w:rPr>
      </w:pPr>
      <w:r w:rsidRPr="004712E9">
        <w:rPr>
          <w:rFonts w:ascii="Book Antiqua" w:eastAsia="Book Antiqua" w:hAnsi="Book Antiqua" w:cs="Book Antiqua"/>
          <w:b/>
          <w:bCs/>
          <w:color w:val="000000"/>
        </w:rPr>
        <w:t>Key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wborn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</w:p>
    <w:p w14:paraId="6C7CA8EE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0569B1C5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lastRenderedPageBreak/>
        <w:t>Skinn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Narch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="00D03328" w:rsidRPr="004712E9">
        <w:rPr>
          <w:rFonts w:ascii="Book Antiqua" w:eastAsia="Book Antiqua" w:hAnsi="Book Antiqua" w:cs="Book Antiqua"/>
          <w:color w:val="000000"/>
        </w:rPr>
        <w:t>Preterm nutrition and neurodevelopmental outcomes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J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Methodol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21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ss</w:t>
      </w:r>
    </w:p>
    <w:p w14:paraId="42D5770F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12453F89" w14:textId="085628A9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rviv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eadi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rov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cau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n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c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vanc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eri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o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dicine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oweve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ith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rvivo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ach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de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arge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eve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r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f</w:t>
      </w:r>
      <w:r w:rsidR="00DD40DF" w:rsidRPr="004712E9">
        <w:rPr>
          <w:rFonts w:ascii="Book Antiqua" w:eastAsia="Book Antiqua" w:hAnsi="Book Antiqua" w:cs="Book Antiqua"/>
          <w:color w:val="000000"/>
        </w:rPr>
        <w:t>o</w:t>
      </w:r>
      <w:r w:rsidRPr="004712E9">
        <w:rPr>
          <w:rFonts w:ascii="Book Antiqua" w:eastAsia="Book Antiqua" w:hAnsi="Book Antiqua" w:cs="Book Antiqua"/>
          <w:color w:val="000000"/>
        </w:rPr>
        <w:t>etus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a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esta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ptimu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t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t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hieved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onat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tabolical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man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rga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rk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atu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dependent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ng-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view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scus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re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o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en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pecif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rventi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.</w:t>
      </w:r>
    </w:p>
    <w:p w14:paraId="05A33062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6083C943" w14:textId="77777777" w:rsidR="00A77B3E" w:rsidRPr="004712E9" w:rsidRDefault="006E17BC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b/>
          <w:caps/>
          <w:color w:val="000000"/>
          <w:u w:val="single"/>
        </w:rPr>
        <w:br w:type="page"/>
      </w:r>
      <w:r w:rsidR="00446934" w:rsidRPr="004712E9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3ACCE8E1" w14:textId="7C3B41BF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Surviv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eadi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rov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c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yea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cau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n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vanc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eri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o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dicin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te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rticosteroid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ministra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rfact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rap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ve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chanic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entil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dalitie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spi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vance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dic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thropometr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dic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d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osi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a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arge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eve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r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f</w:t>
      </w:r>
      <w:r w:rsidR="00DD40DF" w:rsidRPr="004712E9">
        <w:rPr>
          <w:rFonts w:ascii="Book Antiqua" w:eastAsia="Book Antiqua" w:hAnsi="Book Antiqua" w:cs="Book Antiqua"/>
          <w:color w:val="000000"/>
        </w:rPr>
        <w:t>o</w:t>
      </w:r>
      <w:r w:rsidRPr="004712E9">
        <w:rPr>
          <w:rFonts w:ascii="Book Antiqua" w:eastAsia="Book Antiqua" w:hAnsi="Book Antiqua" w:cs="Book Antiqua"/>
          <w:color w:val="000000"/>
        </w:rPr>
        <w:t>etus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a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esta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t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pti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t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hiev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cau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trauteri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gh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erg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quirem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rauteri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u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ns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vironmen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llness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adequ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vis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ersis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bopti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rvivo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mai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su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ver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ron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u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sea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CLD)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necrotising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terocolit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NEC)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ps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orrying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airmen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special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gni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main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reas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prevalence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1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ver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conda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bnor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t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ju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bopti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ccurr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ur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ospi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missio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refor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sider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mergency.</w:t>
      </w:r>
    </w:p>
    <w:p w14:paraId="620EDBE6" w14:textId="77777777" w:rsidR="00A77B3E" w:rsidRPr="004712E9" w:rsidRDefault="00446934" w:rsidP="004712E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Improv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treme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ELBW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duc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ide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LD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pne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raventricula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emorrha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IVH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deficiency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2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thoug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n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th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cto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lue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mi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ocioeconom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duca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ckground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o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siderab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tunately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menab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intervention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3]</w:t>
      </w:r>
      <w:r w:rsidRPr="004712E9">
        <w:rPr>
          <w:rFonts w:ascii="Book Antiqua" w:eastAsia="Book Antiqua" w:hAnsi="Book Antiqua" w:cs="Book Antiqua"/>
          <w:color w:val="000000"/>
        </w:rPr>
        <w:t>.</w:t>
      </w:r>
    </w:p>
    <w:p w14:paraId="6F16F06D" w14:textId="6165845D" w:rsidR="00A77B3E" w:rsidRPr="004712E9" w:rsidRDefault="00446934" w:rsidP="004712E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onat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tabolical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man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rg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su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rge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mou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erg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unc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gramm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maturation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4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ar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erio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tinu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nti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co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yea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f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ereb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a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ructur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ent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rvou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yste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CNS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volv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n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cesse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special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twe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4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t-conceptio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e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plica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genesi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fferentia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e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gra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yelina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ynaptogenesi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gress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gress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pecif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lastRenderedPageBreak/>
        <w:t>structur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ffer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eriod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plasticity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o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processe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4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mb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e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plic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ycl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NS</w:t>
      </w:r>
      <w:r w:rsid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crea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mal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,</w:t>
      </w:r>
      <w:proofErr w:type="gram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re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duc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N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ea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tric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ndrit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boriz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duc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necti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twe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n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5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ellula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chanism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ffe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-oligodendrocyt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de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ssemin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tiv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crogli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ac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trocyte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ccu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v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lative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i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eriod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restora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rvention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t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ro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6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terati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eta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curso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ffe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transmit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evel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ampl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rotoni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repinephrin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pami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etylcholi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pecif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gion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di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ssent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nessent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pi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on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la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ort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o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ructu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os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yel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eath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ul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airmen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u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ficiencie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volv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t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gni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oc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bilitie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terati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leep-wak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yc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rganiza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vegeta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tivit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ur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leep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k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lectroencephalograph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EEG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tivi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isu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udito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vok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ponse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</w:p>
    <w:p w14:paraId="5E1278B0" w14:textId="77777777" w:rsidR="00A77B3E" w:rsidRPr="004712E9" w:rsidRDefault="00446934" w:rsidP="004712E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ma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b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e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nsi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ir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ek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f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s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nti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year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7].</w:t>
      </w:r>
      <w:r w:rsidR="005352BA" w:rsidRPr="004712E9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erebella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ffec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priv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ou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i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ynapt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nectivi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ccurr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fo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ir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yea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fe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itive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i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rea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olu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ur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gnet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ona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ag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quival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infancy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7-9]</w:t>
      </w:r>
      <w:r w:rsidRPr="004712E9">
        <w:rPr>
          <w:rFonts w:ascii="Book Antiqua" w:eastAsia="Book Antiqua" w:hAnsi="Book Antiqua" w:cs="Book Antiqua"/>
          <w:color w:val="000000"/>
        </w:rPr>
        <w:t>.</w:t>
      </w:r>
    </w:p>
    <w:p w14:paraId="05ACD1C8" w14:textId="77777777" w:rsidR="00A77B3E" w:rsidRPr="004712E9" w:rsidRDefault="00446934" w:rsidP="004712E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Adequ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tenu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ver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o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llnes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ud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E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ura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EMA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ur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eriod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quie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leep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analysed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pect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we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tinui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rhemispher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ynchrony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w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w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lor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rbohydr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ea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duc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pect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mplitu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lt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nd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w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gh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scontinuity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tras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gh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i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pi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t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rea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rhemispher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ynchron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tivi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lastRenderedPageBreak/>
        <w:t>maturation</w:t>
      </w:r>
      <w:r w:rsidR="009F0418" w:rsidRPr="004712E9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10]</w:t>
      </w:r>
      <w:r w:rsidR="009F0418"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rea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lor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gh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re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s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e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rk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rg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t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outcome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11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erg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fici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mon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th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ficienc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sychosoc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privatio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racti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a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'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ructu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srup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verse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ffec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gni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performance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12]</w:t>
      </w:r>
      <w:r w:rsidRPr="004712E9">
        <w:rPr>
          <w:rFonts w:ascii="Book Antiqua" w:eastAsia="Book Antiqua" w:hAnsi="Book Antiqua" w:cs="Book Antiqua"/>
          <w:color w:val="000000"/>
        </w:rPr>
        <w:t>.</w:t>
      </w:r>
    </w:p>
    <w:p w14:paraId="51F890F7" w14:textId="51C00C64" w:rsidR="00A77B3E" w:rsidRPr="004712E9" w:rsidRDefault="00446934" w:rsidP="004712E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W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i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nea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ea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ircumfere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rke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atu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dependent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ng-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ul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u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rac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ctor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pe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equ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atu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vera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eal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atu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psi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lamm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occurr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LD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rticosteroid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ministra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stribu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cre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res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ct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ynthesi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refor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d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vis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equ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rateg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du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ide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diti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quir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optimi</w:t>
      </w:r>
      <w:r w:rsidR="00585626" w:rsidRPr="004712E9">
        <w:rPr>
          <w:rFonts w:ascii="Book Antiqua" w:eastAsia="Book Antiqua" w:hAnsi="Book Antiqua" w:cs="Book Antiqua"/>
          <w:color w:val="000000"/>
        </w:rPr>
        <w:t>s</w:t>
      </w:r>
      <w:r w:rsidRPr="004712E9">
        <w:rPr>
          <w:rFonts w:ascii="Book Antiqua" w:eastAsia="Book Antiqua" w:hAnsi="Book Antiqua" w:cs="Book Antiqua"/>
          <w:color w:val="000000"/>
        </w:rPr>
        <w:t>e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4]</w:t>
      </w:r>
      <w:r w:rsidRPr="004712E9">
        <w:rPr>
          <w:rFonts w:ascii="Book Antiqua" w:eastAsia="Book Antiqua" w:hAnsi="Book Antiqua" w:cs="Book Antiqua"/>
          <w:color w:val="000000"/>
        </w:rPr>
        <w:t>.</w:t>
      </w:r>
    </w:p>
    <w:p w14:paraId="47DE2D1F" w14:textId="5D226A15" w:rsidR="00A77B3E" w:rsidRDefault="00446934" w:rsidP="004712E9">
      <w:pPr>
        <w:spacing w:line="360" w:lineRule="auto"/>
        <w:ind w:firstLineChars="200" w:firstLine="480"/>
        <w:jc w:val="both"/>
        <w:rPr>
          <w:rFonts w:ascii="Book Antiqua" w:hAnsi="Book Antiqua" w:cs="Book Antiqua"/>
          <w:color w:val="000000"/>
          <w:lang w:eastAsia="zh-CN"/>
        </w:rPr>
      </w:pP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view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cu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re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o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irs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scus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quirem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llow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en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rvention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pecif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lem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neurodevelopment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9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ami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o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ven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o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lication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psi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LD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ffe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i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w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Fig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)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4,13]</w:t>
      </w:r>
      <w:r w:rsidRPr="004712E9">
        <w:rPr>
          <w:rFonts w:ascii="Book Antiqua" w:eastAsia="Book Antiqua" w:hAnsi="Book Antiqua" w:cs="Book Antiqua"/>
          <w:color w:val="000000"/>
        </w:rPr>
        <w:t>.</w:t>
      </w:r>
    </w:p>
    <w:p w14:paraId="0DE9CB21" w14:textId="77777777" w:rsidR="004712E9" w:rsidRPr="004712E9" w:rsidRDefault="004712E9" w:rsidP="004712E9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3175CC7D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  <w:b/>
          <w:u w:val="single"/>
        </w:rPr>
      </w:pPr>
      <w:r w:rsidRPr="004712E9">
        <w:rPr>
          <w:rFonts w:ascii="Book Antiqua" w:eastAsia="Book Antiqua" w:hAnsi="Book Antiqua" w:cs="Book Antiqua"/>
          <w:b/>
          <w:color w:val="000000"/>
          <w:u w:val="single"/>
        </w:rPr>
        <w:t>NUTRITIONAL</w:t>
      </w:r>
      <w:r w:rsidR="005352BA" w:rsidRPr="004712E9">
        <w:rPr>
          <w:rFonts w:ascii="Book Antiqua" w:eastAsia="Book Antiqua" w:hAnsi="Book Antiqua" w:cs="Book Antiqua"/>
          <w:b/>
          <w:color w:val="000000"/>
          <w:u w:val="single"/>
        </w:rPr>
        <w:t xml:space="preserve"> </w:t>
      </w:r>
      <w:r w:rsidRPr="004712E9">
        <w:rPr>
          <w:rFonts w:ascii="Book Antiqua" w:eastAsia="Book Antiqua" w:hAnsi="Book Antiqua" w:cs="Book Antiqua"/>
          <w:b/>
          <w:color w:val="000000"/>
          <w:u w:val="single"/>
        </w:rPr>
        <w:t>REQUIREMENTS</w:t>
      </w:r>
    </w:p>
    <w:p w14:paraId="0F32A32A" w14:textId="597BDFA5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Macronutri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f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rbohydrate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i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cronutri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lu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a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lement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lectrolyte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itamin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quirement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stim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vera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quire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pecif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pul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up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fin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yp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mou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ed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or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r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ealth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oweve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stitu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omogeneou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pula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i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lastRenderedPageBreak/>
        <w:t>requirem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u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individuali</w:t>
      </w:r>
      <w:r w:rsidR="00585626" w:rsidRPr="004712E9">
        <w:rPr>
          <w:rFonts w:ascii="Book Antiqua" w:eastAsia="Book Antiqua" w:hAnsi="Book Antiqua" w:cs="Book Antiqua"/>
          <w:color w:val="000000"/>
        </w:rPr>
        <w:t>s</w:t>
      </w:r>
      <w:r w:rsidRPr="004712E9">
        <w:rPr>
          <w:rFonts w:ascii="Book Antiqua" w:eastAsia="Book Antiqua" w:hAnsi="Book Antiqua" w:cs="Book Antiqua"/>
          <w:color w:val="000000"/>
        </w:rPr>
        <w:t>ed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i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linic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d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stage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14]</w:t>
      </w:r>
      <w:r w:rsidRPr="004712E9">
        <w:rPr>
          <w:rFonts w:ascii="Book Antiqua" w:eastAsia="Book Antiqua" w:hAnsi="Book Antiqua" w:cs="Book Antiqua"/>
          <w:color w:val="000000"/>
        </w:rPr>
        <w:t>.</w:t>
      </w:r>
    </w:p>
    <w:p w14:paraId="24AA4E3D" w14:textId="52DD1694" w:rsidR="00A77B3E" w:rsidRPr="004712E9" w:rsidRDefault="00446934" w:rsidP="004712E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g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ma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quir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portional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e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g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en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ump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equ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t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ul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pproxim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-uter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r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f</w:t>
      </w:r>
      <w:r w:rsidR="00585626" w:rsidRPr="004712E9">
        <w:rPr>
          <w:rFonts w:ascii="Book Antiqua" w:eastAsia="Book Antiqua" w:hAnsi="Book Antiqua" w:cs="Book Antiqua"/>
          <w:color w:val="000000"/>
        </w:rPr>
        <w:t>o</w:t>
      </w:r>
      <w:r w:rsidRPr="004712E9">
        <w:rPr>
          <w:rFonts w:ascii="Book Antiqua" w:eastAsia="Book Antiqua" w:hAnsi="Book Antiqua" w:cs="Book Antiqua"/>
          <w:color w:val="000000"/>
        </w:rPr>
        <w:t>etus</w:t>
      </w:r>
      <w:proofErr w:type="spellEnd"/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quirem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itial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riv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ro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tmorte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asure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iz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d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os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tus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ary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esta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ul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stim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mou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quir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plic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rauteri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at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cretio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ad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tho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stima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quire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ctor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thod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d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os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f</w:t>
      </w:r>
      <w:r w:rsidR="00585626" w:rsidRPr="004712E9">
        <w:rPr>
          <w:rFonts w:ascii="Book Antiqua" w:eastAsia="Book Antiqua" w:hAnsi="Book Antiqua" w:cs="Book Antiqua"/>
          <w:color w:val="000000"/>
        </w:rPr>
        <w:t>o</w:t>
      </w:r>
      <w:r w:rsidRPr="004712E9">
        <w:rPr>
          <w:rFonts w:ascii="Book Antiqua" w:eastAsia="Book Antiqua" w:hAnsi="Book Antiqua" w:cs="Book Antiqua"/>
          <w:color w:val="000000"/>
        </w:rPr>
        <w:t>etus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stim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evitab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rina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itrog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ss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occurr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v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bse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itrog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mou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posi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-uter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cre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issu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rrec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icienc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bsorp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deposition</w:t>
      </w:r>
      <w:r w:rsidR="001C747E"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1C747E" w:rsidRPr="004712E9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="001C747E" w:rsidRPr="004712E9">
        <w:rPr>
          <w:rFonts w:ascii="Book Antiqua" w:hAnsi="Book Antiqua" w:cs="Book Antiqua"/>
          <w:color w:val="000000"/>
          <w:vertAlign w:val="superscript"/>
          <w:lang w:eastAsia="zh-CN"/>
        </w:rPr>
        <w:t>5</w:t>
      </w:r>
      <w:r w:rsidR="001C747E" w:rsidRPr="004712E9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rovem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de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ak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coun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stim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rauteri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cre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at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rg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ctor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stimat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quirement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u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raction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le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ng-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outcome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="009F0418" w:rsidRPr="004712E9">
        <w:rPr>
          <w:rFonts w:ascii="Book Antiqua" w:hAnsi="Book Antiqua" w:cs="Book Antiqua"/>
          <w:color w:val="000000"/>
          <w:vertAlign w:val="superscript"/>
          <w:lang w:eastAsia="zh-CN"/>
        </w:rPr>
        <w:t>6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712E9">
        <w:rPr>
          <w:rFonts w:ascii="Book Antiqua" w:eastAsia="Book Antiqua" w:hAnsi="Book Antiqua" w:cs="Book Antiqua"/>
          <w:color w:val="000000"/>
        </w:rPr>
        <w:t>.</w:t>
      </w:r>
    </w:p>
    <w:p w14:paraId="348834AE" w14:textId="63534D99" w:rsidR="00A77B3E" w:rsidRPr="004712E9" w:rsidRDefault="00446934" w:rsidP="004712E9">
      <w:pPr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Energy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or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d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enosi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iphosph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ATP)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quir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v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ellula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rg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unction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erg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erv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cau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r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fo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equ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cumul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lycog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ccurred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ealth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ma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commend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ai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erg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10-13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cal/kg/da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low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imila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rauteri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ate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onat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rbohydrat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erg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our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cal/gram)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lucose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luco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ynthet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at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u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gh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6-8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g/kg/</w:t>
      </w:r>
      <w:r w:rsidR="004712E9">
        <w:rPr>
          <w:rFonts w:ascii="Book Antiqua" w:eastAsia="Book Antiqua" w:hAnsi="Book Antiqua" w:cs="Book Antiqua"/>
          <w:color w:val="000000"/>
        </w:rPr>
        <w:t>m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ar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-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g/kg/m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cau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i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g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ergy-densi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9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cal/gram)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pid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e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oo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our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ergy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di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vi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ssent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t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id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dispensab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isu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i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ssent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r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se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low)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f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it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re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uresi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-3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mol/kg/da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odiu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tassiu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nimum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quir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int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ru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evel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r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ange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t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lastRenderedPageBreak/>
        <w:t>l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odiu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evel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co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e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f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u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maturi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ul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odiu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s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r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ru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odiu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eve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quire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equ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lciu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gnesiu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hosphoru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ssent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issu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ruc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unctio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itami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ort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cilita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n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acti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rmedia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tabolism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d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or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t-solub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itami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u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mi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ansf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pid-solub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bstr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ros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lacent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refor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vis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t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ul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ar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o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pi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tain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r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itiated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mma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g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quirem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w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ab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o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nno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vi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ed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especial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in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quir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tification.</w:t>
      </w:r>
    </w:p>
    <w:p w14:paraId="6859CBBA" w14:textId="1A517B11" w:rsidR="00A77B3E" w:rsidRPr="004712E9" w:rsidRDefault="00446934" w:rsidP="004712E9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Provi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equ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or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s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niqu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allenge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il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vi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equ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ag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lac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is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air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.</w:t>
      </w:r>
      <w:r w:rsid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refor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ve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or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u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u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e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i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le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ed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ro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birth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="00022B95" w:rsidRPr="004712E9">
        <w:rPr>
          <w:rFonts w:ascii="Book Antiqua" w:hAnsi="Book Antiqua" w:cs="Book Antiqua"/>
          <w:color w:val="000000"/>
          <w:vertAlign w:val="superscript"/>
          <w:lang w:eastAsia="zh-CN"/>
        </w:rPr>
        <w:t>5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ort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as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il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ma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hysiologic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mitati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ven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vis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ing.</w:t>
      </w:r>
      <w:r w:rsid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i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ur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ound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e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g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eds</w:t>
      </w:r>
      <w:r w:rsidRPr="008B6401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vis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ak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cou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maturi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sti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ac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j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is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ct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C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verco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i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r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ur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ay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t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ek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fe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thoug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blem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r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special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ec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il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vi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renteral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oul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la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g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is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air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o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fense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vi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r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ou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sibl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refo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ruc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optimise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ng-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eal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outcome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3]</w:t>
      </w:r>
      <w:r w:rsidRPr="004712E9">
        <w:rPr>
          <w:rFonts w:ascii="Book Antiqua" w:eastAsia="Book Antiqua" w:hAnsi="Book Antiqua" w:cs="Book Antiqua"/>
          <w:color w:val="000000"/>
        </w:rPr>
        <w:t>.</w:t>
      </w:r>
    </w:p>
    <w:p w14:paraId="57E99A93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37DBEAD8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  <w:b/>
          <w:u w:val="single"/>
        </w:rPr>
      </w:pPr>
      <w:r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>INDIVIDUAL</w:t>
      </w:r>
      <w:r w:rsidR="005352BA"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 xml:space="preserve"> </w:t>
      </w:r>
      <w:r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>NUTRIENTS</w:t>
      </w:r>
      <w:r w:rsidR="005352BA"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 xml:space="preserve"> </w:t>
      </w:r>
      <w:r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>DIRECTLY</w:t>
      </w:r>
      <w:r w:rsidR="005352BA"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 xml:space="preserve"> </w:t>
      </w:r>
      <w:r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>AFFECTING</w:t>
      </w:r>
      <w:r w:rsidR="005352BA"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 xml:space="preserve"> </w:t>
      </w:r>
      <w:r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>NEURODEVELOPMENT</w:t>
      </w:r>
      <w:r w:rsidR="005352BA"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 xml:space="preserve"> </w:t>
      </w:r>
      <w:r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>IN</w:t>
      </w:r>
      <w:r w:rsidR="005352BA"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 xml:space="preserve"> </w:t>
      </w:r>
      <w:r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>PRETERM</w:t>
      </w:r>
      <w:r w:rsidR="005352BA"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 xml:space="preserve"> </w:t>
      </w:r>
      <w:r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>INFANTS</w:t>
      </w:r>
    </w:p>
    <w:p w14:paraId="0ACD3A76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  <w:b/>
          <w:i/>
        </w:rPr>
      </w:pPr>
      <w:r w:rsidRPr="004712E9">
        <w:rPr>
          <w:rFonts w:ascii="Book Antiqua" w:eastAsia="Book Antiqua" w:hAnsi="Book Antiqua" w:cs="Book Antiqua"/>
          <w:b/>
          <w:i/>
          <w:color w:val="000000"/>
        </w:rPr>
        <w:t>Caloric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i/>
          <w:color w:val="000000"/>
        </w:rPr>
        <w:t>intake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</w:p>
    <w:p w14:paraId="7E487A1C" w14:textId="4A8D25EF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lastRenderedPageBreak/>
        <w:t>Calor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r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pul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treme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ma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bor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&lt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8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wk</w:t>
      </w:r>
      <w:proofErr w:type="spellEnd"/>
      <w:r w:rsidRPr="004712E9">
        <w:rPr>
          <w:rFonts w:ascii="Book Antiqua" w:eastAsia="Book Antiqua" w:hAnsi="Book Antiqua" w:cs="Book Antiqua"/>
          <w:color w:val="000000"/>
        </w:rPr>
        <w:t>’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estation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tinopath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maturi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ROP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)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17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lor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priv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ignificant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osi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co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yley-III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cal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erforma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8-2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rrec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age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13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a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udy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se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psi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L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u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is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cto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air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rov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or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pecifical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lor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refo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cessa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v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airment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</w:p>
    <w:p w14:paraId="3D817BAF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2B72B7A0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  <w:b/>
          <w:i/>
        </w:rPr>
      </w:pPr>
      <w:r w:rsidRPr="004712E9">
        <w:rPr>
          <w:rFonts w:ascii="Book Antiqua" w:eastAsia="Book Antiqua" w:hAnsi="Book Antiqua" w:cs="Book Antiqua"/>
          <w:b/>
          <w:i/>
          <w:color w:val="000000"/>
        </w:rPr>
        <w:t>Protein</w:t>
      </w:r>
    </w:p>
    <w:p w14:paraId="6AFB40CD" w14:textId="0D3BBA0C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Adequ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ruc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atisfacto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commend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g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ar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a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f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mi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trauteri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tric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tsel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gative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ffec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gnet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ona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ag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MRI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ud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ir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n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f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treme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ceiv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monstr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rg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olu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o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ceiv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gh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lor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control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18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e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VLBW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wborn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r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ran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ltrasou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asurem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iz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v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ructur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ir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n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fe</w:t>
      </w:r>
      <w:r w:rsid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w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i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rrel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twe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volume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19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le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i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w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du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t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tric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ro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logic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&lt;</w:t>
      </w:r>
      <w:r w:rsidR="004712E9">
        <w:rPr>
          <w:rFonts w:ascii="Book Antiqua" w:hAnsi="Book Antiqua" w:cs="Book Antiqua" w:hint="eastAsia"/>
          <w:color w:val="000000"/>
          <w:lang w:eastAsia="zh-CN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0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ma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esta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SGA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bir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t&lt;</w:t>
      </w:r>
      <w:r w:rsidR="00B86F83" w:rsidRPr="004712E9">
        <w:rPr>
          <w:rFonts w:ascii="Book Antiqua" w:eastAsia="Book Antiqua" w:hAnsi="Book Antiqua" w:cs="Book Antiqua"/>
          <w:color w:val="000000"/>
        </w:rPr>
        <w:t>10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percentile)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20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imilarly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r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min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i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ir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w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ek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f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rrel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year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gh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ngua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t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cor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-yea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yle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cal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ddl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Bayle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III)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21]</w:t>
      </w:r>
      <w:r w:rsidRPr="004712E9">
        <w:rPr>
          <w:rFonts w:ascii="Book Antiqua" w:eastAsia="Book Antiqua" w:hAnsi="Book Antiqua" w:cs="Book Antiqua"/>
          <w:color w:val="000000"/>
        </w:rPr>
        <w:t>.</w:t>
      </w:r>
    </w:p>
    <w:p w14:paraId="43F1E3D8" w14:textId="56968687" w:rsidR="00A77B3E" w:rsidRPr="004712E9" w:rsidRDefault="00446934" w:rsidP="004712E9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Howeve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ud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por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sistent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i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lationship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twe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cogni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lement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e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VLBW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bir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&lt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500</w:t>
      </w:r>
      <w:r w:rsidR="00094BD0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w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ignific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i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rrel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logic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munica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uditory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erb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nguag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gni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unc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oc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nec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s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t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u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lastRenderedPageBreak/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i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to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ble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olv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ersonal-soc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lationship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ir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yea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fe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22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oweve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ud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volv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ma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pul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mbe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lement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opp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500</w:t>
      </w:r>
      <w:r w:rsidR="00094BD0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.</w:t>
      </w:r>
      <w:r w:rsid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r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fo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wk</w:t>
      </w:r>
      <w:proofErr w:type="spellEnd"/>
      <w:r w:rsidRPr="004712E9">
        <w:rPr>
          <w:rFonts w:ascii="Book Antiqua" w:eastAsia="Book Antiqua" w:hAnsi="Book Antiqua" w:cs="Book Antiqua"/>
          <w:color w:val="000000"/>
        </w:rPr>
        <w:t>’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est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&lt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500</w:t>
      </w:r>
      <w:r w:rsidR="00094BD0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d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tifi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pres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rea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t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ea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4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wk</w:t>
      </w:r>
      <w:proofErr w:type="spellEnd"/>
      <w:r w:rsidRPr="004712E9">
        <w:rPr>
          <w:rFonts w:ascii="Book Antiqua" w:eastAsia="Book Antiqua" w:hAnsi="Book Antiqua" w:cs="Book Antiqua"/>
          <w:color w:val="000000"/>
        </w:rPr>
        <w:t>’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tmenstru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oweve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rven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nefi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ng-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8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rrec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age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23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kewis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gress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r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gh-do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min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id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x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mulsi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ro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cor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LB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crea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ide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j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disabilitie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24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ud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lud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ma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ud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pul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vid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up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ffer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r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</w:t>
      </w:r>
      <w:r w:rsidR="00B74EA2" w:rsidRPr="004712E9">
        <w:rPr>
          <w:rFonts w:ascii="Book Antiqua" w:eastAsia="Book Antiqua" w:hAnsi="Book Antiqua" w:cs="Book Antiqua"/>
          <w:color w:val="000000"/>
        </w:rPr>
        <w:t>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gimes.</w:t>
      </w:r>
    </w:p>
    <w:p w14:paraId="31BEBA8C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7D0767F8" w14:textId="38FD3D58" w:rsidR="00A77B3E" w:rsidRPr="004712E9" w:rsidRDefault="00446934" w:rsidP="004712E9">
      <w:pPr>
        <w:spacing w:line="360" w:lineRule="auto"/>
        <w:jc w:val="both"/>
        <w:rPr>
          <w:rFonts w:ascii="Book Antiqua" w:hAnsi="Book Antiqua"/>
          <w:b/>
          <w:i/>
        </w:rPr>
      </w:pPr>
      <w:r w:rsidRPr="004712E9">
        <w:rPr>
          <w:rFonts w:ascii="Book Antiqua" w:eastAsia="Book Antiqua" w:hAnsi="Book Antiqua" w:cs="Book Antiqua"/>
          <w:b/>
          <w:i/>
          <w:color w:val="000000"/>
        </w:rPr>
        <w:t>Fats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i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i/>
          <w:color w:val="000000"/>
        </w:rPr>
        <w:t>long-chain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i/>
          <w:color w:val="000000"/>
        </w:rPr>
        <w:t>polyunsaturated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i/>
          <w:color w:val="000000"/>
        </w:rPr>
        <w:t>fatty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i/>
          <w:color w:val="000000"/>
        </w:rPr>
        <w:t>acids</w:t>
      </w:r>
    </w:p>
    <w:p w14:paraId="202C9081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Long-ch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lyunsatur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t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id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LCPUFA)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lu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cosahexaeno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i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DHA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achidon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i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ARA)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ssent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r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isio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-uter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H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cre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ccu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imari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imes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gnanc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or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api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ma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r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fo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le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ces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refo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lative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fici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ssent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t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id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ficienc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ersis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erio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f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cau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effec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vers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ro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curs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t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id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w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ore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mi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vis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H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A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sid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ng-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isu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isk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e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ignific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rbidi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rtali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ro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seas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pecif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ma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lu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LD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OP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reas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vide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H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c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nefi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ain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complication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25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ati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-3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-6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CPUFA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enerat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icosanoid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ort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dera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ypoxi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lamma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ec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rombos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xida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ama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e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rga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ung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retina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26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ti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ro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gnos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LB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LB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vi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CPUFA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lu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H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fee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rov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gni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special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v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w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tivi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H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synthesi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27]</w:t>
      </w:r>
      <w:r w:rsidRPr="004712E9">
        <w:rPr>
          <w:rFonts w:ascii="Book Antiqua" w:eastAsia="Book Antiqua" w:hAnsi="Book Antiqua" w:cs="Book Antiqua"/>
          <w:color w:val="000000"/>
        </w:rPr>
        <w:t>.</w:t>
      </w:r>
    </w:p>
    <w:p w14:paraId="68B05EA1" w14:textId="66271D9A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lastRenderedPageBreak/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lement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UF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i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tested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thoug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UF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lement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i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a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ildhoo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sychomot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isu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uity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ignific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lob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llige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quoti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IQ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childhood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28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imilarly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tanalys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CPUF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lement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w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ignific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rove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i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asses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dex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yle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cal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re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yea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)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lement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ur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ct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celer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u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i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i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main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unchanged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29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th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ud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w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nefic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gh-do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x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mulsi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LB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infant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24,30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ud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mul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lemen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CPUF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w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x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ult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o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por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t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sychomot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outcome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31]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the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w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ng-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nefi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isu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sychomot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32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roll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lemen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mul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ud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en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quali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vide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isu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urr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commendati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llow-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mul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gge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ul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t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mega-3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H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qu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t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AHA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33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</w:p>
    <w:p w14:paraId="512B486A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0485E301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  <w:b/>
          <w:i/>
        </w:rPr>
      </w:pPr>
      <w:r w:rsidRPr="004712E9">
        <w:rPr>
          <w:rFonts w:ascii="Book Antiqua" w:eastAsia="Book Antiqua" w:hAnsi="Book Antiqua" w:cs="Book Antiqua"/>
          <w:b/>
          <w:i/>
          <w:color w:val="000000"/>
        </w:rPr>
        <w:t>Iodine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i/>
          <w:color w:val="000000"/>
        </w:rPr>
        <w:t>supplementation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</w:p>
    <w:p w14:paraId="1F623E56" w14:textId="6E543C5E" w:rsidR="00A77B3E" w:rsidRPr="004712E9" w:rsidRDefault="00022B95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hAnsi="Book Antiqua" w:cs="Book Antiqua"/>
          <w:color w:val="000000"/>
          <w:lang w:eastAsia="zh-CN"/>
        </w:rPr>
        <w:t>I</w:t>
      </w:r>
      <w:r w:rsidRPr="004712E9">
        <w:rPr>
          <w:rFonts w:ascii="Book Antiqua" w:eastAsia="Book Antiqua" w:hAnsi="Book Antiqua" w:cs="Book Antiqua"/>
          <w:color w:val="000000"/>
        </w:rPr>
        <w:t xml:space="preserve">odide supplementation in babies born before 31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wk</w:t>
      </w:r>
      <w:proofErr w:type="spellEnd"/>
      <w:r w:rsidRPr="004712E9">
        <w:rPr>
          <w:rFonts w:ascii="Book Antiqua" w:eastAsia="Book Antiqua" w:hAnsi="Book Antiqua" w:cs="Book Antiqua"/>
          <w:color w:val="000000"/>
        </w:rPr>
        <w:t xml:space="preserve">’ gestational age provided no benefit to neurodevelopment measured at 2 years of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age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34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446934" w:rsidRPr="004712E9">
        <w:rPr>
          <w:rFonts w:ascii="Book Antiqua" w:eastAsia="Book Antiqua" w:hAnsi="Book Antiqua" w:cs="Book Antiqua"/>
          <w:color w:val="000000"/>
          <w:vertAlign w:val="superscript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="00446934" w:rsidRPr="004712E9">
        <w:rPr>
          <w:rFonts w:ascii="Book Antiqua" w:eastAsia="Book Antiqua" w:hAnsi="Book Antiqua" w:cs="Book Antiqua"/>
          <w:color w:val="000000"/>
        </w:rPr>
        <w:t>Similarly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hAnsi="Book Antiqua" w:cs="Book Antiqua"/>
          <w:color w:val="000000"/>
          <w:lang w:eastAsia="zh-CN"/>
        </w:rPr>
        <w:t>a</w:t>
      </w:r>
      <w:r w:rsidRPr="004712E9">
        <w:rPr>
          <w:rFonts w:ascii="Book Antiqua" w:eastAsia="Book Antiqua" w:hAnsi="Book Antiqua" w:cs="Book Antiqua"/>
          <w:color w:val="000000"/>
        </w:rPr>
        <w:t xml:space="preserve"> large high-quality study showed no beneficial effects of iodine supplementation for preterm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infant</w:t>
      </w:r>
      <w:r w:rsidR="00094BD0" w:rsidRPr="004712E9">
        <w:rPr>
          <w:rFonts w:ascii="Book Antiqua" w:eastAsia="Book Antiqua" w:hAnsi="Book Antiqua" w:cs="Book Antiqua"/>
          <w:color w:val="000000"/>
        </w:rPr>
        <w:t>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Pr="004712E9">
        <w:rPr>
          <w:rFonts w:ascii="Book Antiqua" w:hAnsi="Book Antiqua" w:cs="Book Antiqua"/>
          <w:color w:val="000000"/>
          <w:vertAlign w:val="superscript"/>
          <w:lang w:eastAsia="zh-CN"/>
        </w:rPr>
        <w:t>5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094BD0" w:rsidRPr="004712E9">
        <w:rPr>
          <w:rFonts w:ascii="Book Antiqua" w:eastAsia="Book Antiqua" w:hAnsi="Book Antiqua" w:cs="Book Antiqua"/>
          <w:color w:val="000000"/>
        </w:rPr>
        <w:t>.</w:t>
      </w:r>
    </w:p>
    <w:p w14:paraId="16FE19B9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2D2D95B1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  <w:b/>
          <w:i/>
        </w:rPr>
      </w:pPr>
      <w:r w:rsidRPr="004712E9">
        <w:rPr>
          <w:rFonts w:ascii="Book Antiqua" w:eastAsia="Book Antiqua" w:hAnsi="Book Antiqua" w:cs="Book Antiqua"/>
          <w:b/>
          <w:i/>
          <w:color w:val="000000"/>
        </w:rPr>
        <w:t>Iron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i/>
          <w:color w:val="000000"/>
        </w:rPr>
        <w:t>supplementation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</w:p>
    <w:p w14:paraId="48D465B7" w14:textId="67A9AE92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r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="00BA3317" w:rsidRPr="004712E9">
        <w:rPr>
          <w:rFonts w:ascii="Book Antiqua" w:eastAsia="Book Antiqua" w:hAnsi="Book Antiqua" w:cs="Book Antiqua"/>
          <w:color w:val="000000"/>
        </w:rPr>
        <w:t xml:space="preserve">≥ </w:t>
      </w:r>
      <w:r w:rsidRPr="004712E9">
        <w:rPr>
          <w:rFonts w:ascii="Book Antiqua" w:eastAsia="Book Antiqua" w:hAnsi="Book Antiqua" w:cs="Book Antiqua"/>
          <w:color w:val="000000"/>
        </w:rPr>
        <w:t>3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wk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esta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t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-uter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r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ficienc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seru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rrit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&lt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7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g/m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bnor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udito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maturation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="00022B95" w:rsidRPr="004712E9">
        <w:rPr>
          <w:rFonts w:ascii="Book Antiqua" w:hAnsi="Book Antiqua" w:cs="Book Antiqua"/>
          <w:color w:val="000000"/>
          <w:vertAlign w:val="superscript"/>
          <w:lang w:eastAsia="zh-CN"/>
        </w:rPr>
        <w:t>6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g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r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lement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mai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troversial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t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iv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ro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a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8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f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ward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um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nti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ffici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r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or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ro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kdow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emoglobi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vi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ffici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r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lastRenderedPageBreak/>
        <w:t>sust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ma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’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r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emopoiet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unc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-f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qui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r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lementatio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mula-f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b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r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lem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mul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r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tified.</w:t>
      </w:r>
    </w:p>
    <w:p w14:paraId="174F0316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4D362228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  <w:b/>
          <w:u w:val="single"/>
        </w:rPr>
      </w:pPr>
      <w:r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>BREAST</w:t>
      </w:r>
      <w:r w:rsidR="005352BA"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 xml:space="preserve"> </w:t>
      </w:r>
      <w:r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>MILK</w:t>
      </w:r>
    </w:p>
    <w:p w14:paraId="30C93718" w14:textId="06B80130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Fres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er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tai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cto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volv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tioxid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ti-inflammato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fense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3</w:t>
      </w:r>
      <w:r w:rsidR="00022B95" w:rsidRPr="004712E9">
        <w:rPr>
          <w:rFonts w:ascii="Book Antiqua" w:hAnsi="Book Antiqua" w:cs="Book Antiqua"/>
          <w:color w:val="000000"/>
          <w:vertAlign w:val="superscript"/>
          <w:lang w:eastAsia="zh-CN"/>
        </w:rPr>
        <w:t>5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u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crobio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stablish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ur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mu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fense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37,38]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lerabili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tabolism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39]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c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ain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C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16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th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ason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ferr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oi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ma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duc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is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rbidit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mot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roug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lev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ru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evel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sulin-lik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ct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IGF-1)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ssent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rauteri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orm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diat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growth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40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</w:p>
    <w:p w14:paraId="3253500A" w14:textId="714DA523" w:rsidR="00A77B3E" w:rsidRPr="004712E9" w:rsidRDefault="00446934" w:rsidP="004712E9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tai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ritic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th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troph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cto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nefi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infant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41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ystemat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vie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-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ildr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u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t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e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cor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o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ar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mul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valu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ir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re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yea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f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twe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lev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year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42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spec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ud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16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LB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rrecting</w:t>
      </w:r>
      <w:r w:rsid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esta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GA)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r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G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licati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ur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ospi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miss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t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rrec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feed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43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LB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tifi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rea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ea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ircumfere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eloci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crea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g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ffusivi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es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gnet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ona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ffus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ens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ag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gges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rov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ur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ereb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nec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tract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44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rov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isu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ercep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udg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i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pon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lob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motion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45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RI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ud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quival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s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twork-ba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atistic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act-ba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pat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atistic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olumetr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alys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ffus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rameter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por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ek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f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rov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ructu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nectivi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twork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ea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rac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isotrop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FA)-weigh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necto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j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sciculi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46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t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lastRenderedPageBreak/>
        <w:t>outco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bserv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90%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i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ospi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miss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ur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ar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o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ceiv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75%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a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eriod.</w:t>
      </w:r>
      <w:r w:rsidR="004712E9">
        <w:rPr>
          <w:rFonts w:ascii="Book Antiqua" w:eastAsia="Book Antiqua" w:hAnsi="Book Antiqua" w:cs="Book Antiqua"/>
          <w:color w:val="000000"/>
        </w:rPr>
        <w:t xml:space="preserve"> </w:t>
      </w:r>
    </w:p>
    <w:p w14:paraId="41324B93" w14:textId="77777777" w:rsidR="00A77B3E" w:rsidRPr="004712E9" w:rsidRDefault="00446934" w:rsidP="004712E9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Wh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th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pres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navailabl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n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de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ma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bie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thod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ces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n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du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evel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c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mo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cto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u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res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oweve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n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i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fe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c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ain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u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mai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eri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res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mo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e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infant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47]</w:t>
      </w:r>
      <w:r w:rsidRPr="004712E9">
        <w:rPr>
          <w:rFonts w:ascii="Book Antiqua" w:eastAsia="Book Antiqua" w:hAnsi="Book Antiqua" w:cs="Book Antiqua"/>
          <w:color w:val="000000"/>
        </w:rPr>
        <w:t>.</w:t>
      </w:r>
    </w:p>
    <w:p w14:paraId="418A2C3B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6CCFA780" w14:textId="2157FD45" w:rsidR="00A77B3E" w:rsidRPr="004712E9" w:rsidRDefault="00446934" w:rsidP="004712E9">
      <w:pPr>
        <w:spacing w:line="360" w:lineRule="auto"/>
        <w:jc w:val="both"/>
        <w:rPr>
          <w:rFonts w:ascii="Book Antiqua" w:hAnsi="Book Antiqua"/>
          <w:b/>
          <w:i/>
        </w:rPr>
      </w:pPr>
      <w:r w:rsidRPr="004712E9">
        <w:rPr>
          <w:rFonts w:ascii="Book Antiqua" w:eastAsia="Book Antiqua" w:hAnsi="Book Antiqua" w:cs="Book Antiqua"/>
          <w:b/>
          <w:i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="004712E9">
        <w:rPr>
          <w:rFonts w:ascii="Book Antiqua" w:hAnsi="Book Antiqua" w:cs="Book Antiqua" w:hint="eastAsia"/>
          <w:b/>
          <w:i/>
          <w:color w:val="000000"/>
          <w:lang w:eastAsia="zh-CN"/>
        </w:rPr>
        <w:t>m</w:t>
      </w:r>
      <w:r w:rsidRPr="004712E9">
        <w:rPr>
          <w:rFonts w:ascii="Book Antiqua" w:eastAsia="Book Antiqua" w:hAnsi="Book Antiqua" w:cs="Book Antiqua"/>
          <w:b/>
          <w:i/>
          <w:color w:val="000000"/>
        </w:rPr>
        <w:t>ilk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i/>
          <w:color w:val="000000"/>
        </w:rPr>
        <w:t>fortification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</w:p>
    <w:p w14:paraId="7559D20F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thoug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ferr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ma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cau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c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vi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equ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mou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or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api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ma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refor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u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tified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il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tif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ther’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lac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is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airment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ntion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ie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hanc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tific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LB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rea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ea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ircumfere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crea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g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ffusivi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gnet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ona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ffus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ens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aging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gges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rov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ur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ereb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nec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tract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44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c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ud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ng-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clus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-ba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e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s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n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-ba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tifi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por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bse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ve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gni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la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s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utof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co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7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Bayle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cal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ddl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II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asur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8-2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rrec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esta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GA)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48]</w:t>
      </w:r>
      <w:r w:rsidRPr="004712E9">
        <w:rPr>
          <w:rFonts w:ascii="Book Antiqua" w:eastAsia="Book Antiqua" w:hAnsi="Book Antiqua" w:cs="Book Antiqua"/>
          <w:color w:val="000000"/>
        </w:rPr>
        <w:t>.</w:t>
      </w:r>
    </w:p>
    <w:p w14:paraId="11DC6D55" w14:textId="200784E0" w:rsidR="00A77B3E" w:rsidRPr="004712E9" w:rsidRDefault="00446934" w:rsidP="004712E9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So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trovers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i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ist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i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ud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w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ignific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fferenc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8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rrec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yley-III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gni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osi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cor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ngua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osi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cor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t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osi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co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LB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tifi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n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ar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mul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babie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49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imilarly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ud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la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isk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nefi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mul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v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n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B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u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vide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ng-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thoug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eve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vide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lastRenderedPageBreak/>
        <w:t>w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derate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50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plain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pasteurisatio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ces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n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us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duc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evel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n-nutri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tent.</w:t>
      </w:r>
      <w:r w:rsid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v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w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at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vailab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es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yo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c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n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sist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s.</w:t>
      </w:r>
      <w:r w:rsid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rich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mul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yle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dex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cor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8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ereb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lsy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ng-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51]</w:t>
      </w:r>
      <w:r w:rsidRPr="004712E9">
        <w:rPr>
          <w:rFonts w:ascii="Book Antiqua" w:eastAsia="Book Antiqua" w:hAnsi="Book Antiqua" w:cs="Book Antiqua"/>
          <w:color w:val="000000"/>
        </w:rPr>
        <w:t>.</w:t>
      </w:r>
    </w:p>
    <w:p w14:paraId="505B0E4D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50407132" w14:textId="12970136" w:rsidR="00A77B3E" w:rsidRPr="004712E9" w:rsidRDefault="00446934" w:rsidP="004712E9">
      <w:pPr>
        <w:spacing w:line="360" w:lineRule="auto"/>
        <w:jc w:val="both"/>
        <w:rPr>
          <w:rFonts w:ascii="Book Antiqua" w:hAnsi="Book Antiqua"/>
          <w:b/>
          <w:i/>
        </w:rPr>
      </w:pPr>
      <w:r w:rsidRPr="004712E9">
        <w:rPr>
          <w:rFonts w:ascii="Book Antiqua" w:eastAsia="Book Antiqua" w:hAnsi="Book Antiqua" w:cs="Book Antiqua"/>
          <w:b/>
          <w:i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="004712E9">
        <w:rPr>
          <w:rFonts w:ascii="Book Antiqua" w:hAnsi="Book Antiqua" w:cs="Book Antiqua" w:hint="eastAsia"/>
          <w:b/>
          <w:i/>
          <w:color w:val="000000"/>
          <w:lang w:eastAsia="zh-CN"/>
        </w:rPr>
        <w:t>m</w:t>
      </w:r>
      <w:r w:rsidRPr="004712E9">
        <w:rPr>
          <w:rFonts w:ascii="Book Antiqua" w:eastAsia="Book Antiqua" w:hAnsi="Book Antiqua" w:cs="Book Antiqua"/>
          <w:b/>
          <w:i/>
          <w:color w:val="000000"/>
        </w:rPr>
        <w:t>ilk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="004712E9">
        <w:rPr>
          <w:rFonts w:ascii="Book Antiqua" w:hAnsi="Book Antiqua" w:cs="Book Antiqua" w:hint="eastAsia"/>
          <w:b/>
          <w:i/>
          <w:color w:val="000000"/>
          <w:lang w:eastAsia="zh-CN"/>
        </w:rPr>
        <w:t>o</w:t>
      </w:r>
      <w:r w:rsidRPr="004712E9">
        <w:rPr>
          <w:rFonts w:ascii="Book Antiqua" w:eastAsia="Book Antiqua" w:hAnsi="Book Antiqua" w:cs="Book Antiqua"/>
          <w:b/>
          <w:i/>
          <w:color w:val="000000"/>
        </w:rPr>
        <w:t>ligosaccharides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</w:p>
    <w:p w14:paraId="5343611B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w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yp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rbohydrate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cto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ligosaccharide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MO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digestib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nconjug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lex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rbohydrat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m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ir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bund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on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f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cto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pid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lex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x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v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n-digestib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n-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rbohydrate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re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M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tegor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i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uil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lock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ir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tego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ris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n-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fucosylated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t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core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MO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undati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p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th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MO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uil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lacto</w:t>
      </w:r>
      <w:proofErr w:type="spellEnd"/>
      <w:r w:rsidRPr="004712E9">
        <w:rPr>
          <w:rFonts w:ascii="Book Antiqua" w:eastAsia="Book Antiqua" w:hAnsi="Book Antiqua" w:cs="Book Antiqua"/>
          <w:color w:val="000000"/>
        </w:rPr>
        <w:t>-N-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tetraose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om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LNT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bund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presenta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tegory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fucosylated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t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MO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co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tegory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’F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bund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fucosylated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M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F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LDFT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mo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bund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presentativ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up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ir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tego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o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sialyated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id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MO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6’S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ea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presenta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up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llow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’SL.</w:t>
      </w:r>
    </w:p>
    <w:p w14:paraId="5AF12FC2" w14:textId="77777777" w:rsidR="00A77B3E" w:rsidRPr="004712E9" w:rsidRDefault="00446934" w:rsidP="004712E9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i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udie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s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enome-wi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fil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sti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pithel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anscripto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pon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MO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t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u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ain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r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ter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fferenti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rypt-villu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x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o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anscripto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2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arge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en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volv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e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lifer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fferentia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lu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pregul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e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e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fferenti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rk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MGCS2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MO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rect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duc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r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ologic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cess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intestine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52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oth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perimen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lement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'-F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6'-SL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u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ctos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ven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igle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del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tenu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lamm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leu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r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roug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LR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hib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duc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poptos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inflammation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53]</w:t>
      </w:r>
      <w:r w:rsidRPr="004712E9">
        <w:rPr>
          <w:rFonts w:ascii="Book Antiqua" w:eastAsia="Book Antiqua" w:hAnsi="Book Antiqua" w:cs="Book Antiqua"/>
          <w:color w:val="000000"/>
        </w:rPr>
        <w:t>.</w:t>
      </w:r>
    </w:p>
    <w:p w14:paraId="71C21557" w14:textId="77777777" w:rsidR="00A77B3E" w:rsidRPr="004712E9" w:rsidRDefault="00446934" w:rsidP="004712E9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lastRenderedPageBreak/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onate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MO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w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crea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ide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te-onse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ps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diti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airment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duc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is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licati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ead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es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srup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nefic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r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ma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by’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u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MO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crobio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munomodulato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vi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sti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omeostas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roug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gul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crobio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c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sti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rrie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re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c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ma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is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NEC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54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centrati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ffer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MO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u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onat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a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cor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ct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erio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er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creto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henotyp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statu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55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Fucosyl</w:t>
      </w:r>
      <w:proofErr w:type="spellEnd"/>
      <w:r w:rsidRPr="004712E9">
        <w:rPr>
          <w:rFonts w:ascii="Book Antiqua" w:eastAsia="Book Antiqua" w:hAnsi="Book Antiqua" w:cs="Book Antiqua"/>
          <w:color w:val="000000"/>
        </w:rPr>
        <w:t>--N-hexo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FDSLNH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duc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is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te-onse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ps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LB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infant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55]</w:t>
      </w:r>
      <w:r w:rsidRPr="004712E9">
        <w:rPr>
          <w:rFonts w:ascii="Book Antiqua" w:eastAsia="Book Antiqua" w:hAnsi="Book Antiqua" w:cs="Book Antiqua"/>
          <w:color w:val="000000"/>
        </w:rPr>
        <w:t>.</w:t>
      </w:r>
    </w:p>
    <w:p w14:paraId="3DB9B214" w14:textId="09EFD808" w:rsidR="00A77B3E" w:rsidRPr="004712E9" w:rsidRDefault="00446934" w:rsidP="004712E9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i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ud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amin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MO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gni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ve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bje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cogn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ask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ppocamp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e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press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s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gnet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ona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ag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cedur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es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ructu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ppocamp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issu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alys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RN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pression.</w:t>
      </w:r>
      <w:r w:rsid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ul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w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rov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cogn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mo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t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bsolu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la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olu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rtic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bcortic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gion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ppocamp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RN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press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BRB2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LC1A7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RM3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LRA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ffec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HMO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56]</w:t>
      </w:r>
      <w:r w:rsidRPr="004712E9">
        <w:rPr>
          <w:rFonts w:ascii="Book Antiqua" w:eastAsia="Book Antiqua" w:hAnsi="Book Antiqua" w:cs="Book Antiqua"/>
          <w:color w:val="000000"/>
        </w:rPr>
        <w:t>.</w:t>
      </w:r>
    </w:p>
    <w:p w14:paraId="17F16C54" w14:textId="77777777" w:rsidR="00A77B3E" w:rsidRPr="004712E9" w:rsidRDefault="00446934" w:rsidP="004712E9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Rela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bundanc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v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dividu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MO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r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in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t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o</w:t>
      </w:r>
      <w:proofErr w:type="spellEnd"/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lu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bili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one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ngua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kill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ocioemo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ecu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unc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ork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mo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8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o</w:t>
      </w:r>
      <w:proofErr w:type="spellEnd"/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st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mo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secretor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57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</w:p>
    <w:p w14:paraId="23D59BCC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54C6AD4F" w14:textId="07458514" w:rsidR="00A77B3E" w:rsidRPr="004712E9" w:rsidRDefault="00446934" w:rsidP="004712E9">
      <w:pPr>
        <w:spacing w:line="360" w:lineRule="auto"/>
        <w:jc w:val="both"/>
        <w:rPr>
          <w:rFonts w:ascii="Book Antiqua" w:hAnsi="Book Antiqua"/>
          <w:b/>
          <w:i/>
        </w:rPr>
      </w:pPr>
      <w:r w:rsidRPr="004712E9">
        <w:rPr>
          <w:rFonts w:ascii="Book Antiqua" w:eastAsia="Book Antiqua" w:hAnsi="Book Antiqua" w:cs="Book Antiqua"/>
          <w:b/>
          <w:i/>
          <w:color w:val="000000"/>
        </w:rPr>
        <w:t>Microbiota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i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="004712E9">
        <w:rPr>
          <w:rFonts w:ascii="Book Antiqua" w:hAnsi="Book Antiqua" w:cs="Book Antiqua" w:hint="eastAsia"/>
          <w:b/>
          <w:i/>
          <w:color w:val="000000"/>
          <w:lang w:eastAsia="zh-CN"/>
        </w:rPr>
        <w:t>p</w:t>
      </w:r>
      <w:r w:rsidRPr="004712E9">
        <w:rPr>
          <w:rFonts w:ascii="Book Antiqua" w:eastAsia="Book Antiqua" w:hAnsi="Book Antiqua" w:cs="Book Antiqua"/>
          <w:b/>
          <w:i/>
          <w:color w:val="000000"/>
        </w:rPr>
        <w:t>robiotics</w:t>
      </w:r>
      <w:r w:rsid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</w:p>
    <w:p w14:paraId="64F3A57C" w14:textId="76F9F468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Whi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wbor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crobio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rmal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min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fidobacteriu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pecie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crob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os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uncti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b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gh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it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ercenta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proofErr w:type="gramStart"/>
      <w:r w:rsidRPr="004712E9">
        <w:rPr>
          <w:rFonts w:ascii="Book Antiqua" w:eastAsia="Book Antiqua" w:hAnsi="Book Antiqua" w:cs="Book Antiqua"/>
          <w:color w:val="000000"/>
        </w:rPr>
        <w:t>Lactobacillaceae</w:t>
      </w:r>
      <w:proofErr w:type="spell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58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stablish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sti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ysbiosi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abnor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crob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coloni</w:t>
      </w:r>
      <w:r w:rsidR="0069406D" w:rsidRPr="004712E9">
        <w:rPr>
          <w:rFonts w:ascii="Book Antiqua" w:eastAsia="Book Antiqua" w:hAnsi="Book Antiqua" w:cs="Book Antiqua"/>
          <w:color w:val="000000"/>
        </w:rPr>
        <w:t>s</w:t>
      </w:r>
      <w:r w:rsidRPr="004712E9">
        <w:rPr>
          <w:rFonts w:ascii="Book Antiqua" w:eastAsia="Book Antiqua" w:hAnsi="Book Antiqua" w:cs="Book Antiqua"/>
          <w:color w:val="000000"/>
        </w:rPr>
        <w:t>ation</w:t>
      </w:r>
      <w:proofErr w:type="spellEnd"/>
      <w:r w:rsidRPr="004712E9">
        <w:rPr>
          <w:rFonts w:ascii="Book Antiqua" w:eastAsia="Book Antiqua" w:hAnsi="Book Antiqua" w:cs="Book Antiqua"/>
          <w:color w:val="000000"/>
        </w:rPr>
        <w:t>)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ccu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ul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ogenou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cto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livery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mul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ing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pos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tibiotic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cto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lastRenderedPageBreak/>
        <w:t>predispo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ps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read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is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air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sti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rri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ma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munity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long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tibiotic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r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por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ignific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ver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ctobacillu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fidobacteriu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evel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u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infant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59]</w:t>
      </w:r>
      <w:r w:rsidRPr="004712E9">
        <w:rPr>
          <w:rFonts w:ascii="Book Antiqua" w:eastAsia="Book Antiqua" w:hAnsi="Book Antiqua" w:cs="Book Antiqua"/>
          <w:color w:val="000000"/>
        </w:rPr>
        <w:t>.</w:t>
      </w:r>
    </w:p>
    <w:p w14:paraId="72207490" w14:textId="77777777" w:rsidR="00A77B3E" w:rsidRPr="004712E9" w:rsidRDefault="00446934" w:rsidP="004712E9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Inflamm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eri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ec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la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ruc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o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thogenes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ju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refor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on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munomodulato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/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ti-inflammato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r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protec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nt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vide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iste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crobiome-gut-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x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crobio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rac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roug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munological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docrin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thway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sequently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on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lue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u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crobiot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er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nefic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pertie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biotic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biot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ligosaccharide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ert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min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id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f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protectio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ert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on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protec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o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ain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ju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roug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dul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lamm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ec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lue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crobiome-gut-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axi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60]</w:t>
      </w:r>
      <w:r w:rsidRPr="004712E9">
        <w:rPr>
          <w:rFonts w:ascii="Book Antiqua" w:eastAsia="Book Antiqua" w:hAnsi="Book Antiqua" w:cs="Book Antiqua"/>
          <w:color w:val="000000"/>
        </w:rPr>
        <w:t>.</w:t>
      </w:r>
    </w:p>
    <w:p w14:paraId="6224B571" w14:textId="38A8B71D" w:rsidR="00A77B3E" w:rsidRPr="004712E9" w:rsidRDefault="00446934" w:rsidP="004712E9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bov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r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wbor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crobio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min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fidobacteriu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pec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u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stablish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bnor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crob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coloni</w:t>
      </w:r>
      <w:r w:rsidR="00FB6CB0" w:rsidRPr="004712E9">
        <w:rPr>
          <w:rFonts w:ascii="Book Antiqua" w:eastAsia="Book Antiqua" w:hAnsi="Book Antiqua" w:cs="Book Antiqua"/>
          <w:color w:val="000000"/>
        </w:rPr>
        <w:t>s</w:t>
      </w:r>
      <w:r w:rsidRPr="004712E9">
        <w:rPr>
          <w:rFonts w:ascii="Book Antiqua" w:eastAsia="Book Antiqua" w:hAnsi="Book Antiqua" w:cs="Book Antiqua"/>
          <w:color w:val="000000"/>
        </w:rPr>
        <w:t>atio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intesti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ysbiosis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luenc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v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ctor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re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reas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is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ps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C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biotic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w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du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at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necrotising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terocolit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NEC)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psi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mortality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61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oweve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ear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lic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udy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ffer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cter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rain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ministr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ffer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s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biotic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ffer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i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eriod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ministratio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vid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afe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su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urrent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commend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ith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ctobacillu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rhamnosus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CC53103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bin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fidobacteriu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infantis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b-02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fidobacteriu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ct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b-12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reptococcu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rmophilu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-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oul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elp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du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at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NEC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62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ssent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biot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rai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ul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oi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ansferab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tibiot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ista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enes.</w:t>
      </w:r>
    </w:p>
    <w:p w14:paraId="35519714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161DAABE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  <w:b/>
          <w:u w:val="single"/>
        </w:rPr>
      </w:pPr>
      <w:r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lastRenderedPageBreak/>
        <w:t>MEDIUM</w:t>
      </w:r>
      <w:r w:rsidR="005352BA"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 xml:space="preserve"> </w:t>
      </w:r>
      <w:r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>AND</w:t>
      </w:r>
      <w:r w:rsidR="005352BA"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 xml:space="preserve"> </w:t>
      </w:r>
      <w:r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>LONG-TERM</w:t>
      </w:r>
      <w:r w:rsidR="005352BA"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 xml:space="preserve"> </w:t>
      </w:r>
      <w:r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>EFFECTS</w:t>
      </w:r>
      <w:r w:rsidR="005352BA"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 xml:space="preserve"> </w:t>
      </w:r>
      <w:r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>OF</w:t>
      </w:r>
      <w:r w:rsidR="005352BA"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 xml:space="preserve"> </w:t>
      </w:r>
      <w:r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>CONDITIONS</w:t>
      </w:r>
      <w:r w:rsidR="005352BA"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 xml:space="preserve"> </w:t>
      </w:r>
      <w:r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>INFLUENCED</w:t>
      </w:r>
      <w:r w:rsidR="005352BA"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 xml:space="preserve"> </w:t>
      </w:r>
      <w:r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>BY</w:t>
      </w:r>
      <w:r w:rsidR="005352BA"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 xml:space="preserve"> </w:t>
      </w:r>
      <w:r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>NUTRITION</w:t>
      </w:r>
      <w:r w:rsidR="005352BA"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 xml:space="preserve"> </w:t>
      </w:r>
      <w:r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>WHICH</w:t>
      </w:r>
      <w:r w:rsidR="005352BA"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 xml:space="preserve"> </w:t>
      </w:r>
      <w:r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>HAVE</w:t>
      </w:r>
      <w:r w:rsidR="005352BA"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 xml:space="preserve"> </w:t>
      </w:r>
      <w:r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>AN</w:t>
      </w:r>
      <w:r w:rsidR="005352BA"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 xml:space="preserve"> </w:t>
      </w:r>
      <w:r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>IMPACT</w:t>
      </w:r>
      <w:r w:rsidR="005352BA"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 xml:space="preserve"> </w:t>
      </w:r>
      <w:r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>ON</w:t>
      </w:r>
      <w:r w:rsidR="005352BA"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 xml:space="preserve"> </w:t>
      </w:r>
      <w:r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>NEURODEVELOPMENT</w:t>
      </w:r>
    </w:p>
    <w:p w14:paraId="0B2BF1A6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  <w:b/>
          <w:i/>
        </w:rPr>
      </w:pPr>
      <w:r w:rsidRPr="004712E9">
        <w:rPr>
          <w:rFonts w:ascii="Book Antiqua" w:eastAsia="Book Antiqua" w:hAnsi="Book Antiqua" w:cs="Book Antiqua"/>
          <w:b/>
          <w:i/>
          <w:color w:val="000000"/>
        </w:rPr>
        <w:t>Growth</w:t>
      </w:r>
    </w:p>
    <w:p w14:paraId="2FE230BE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ng-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adequ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t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EPG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cer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ea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ur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ospi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miss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schar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lay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t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gni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twe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6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6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age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63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ystemat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vie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lationship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twe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P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fo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yea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w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P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itive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oo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n-linea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lateau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tain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gh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i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gges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sib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eil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effect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64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imilarly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t-dischar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il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r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u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ignificant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rrel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twe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w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d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&lt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r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ercentile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rrec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6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2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mo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0%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LB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ma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infant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65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tr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teri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tard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EUGR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LB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ignificant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dex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MDI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rrec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proofErr w:type="gramStart"/>
      <w:r w:rsidRPr="004712E9">
        <w:rPr>
          <w:rFonts w:ascii="Book Antiqua" w:eastAsia="Book Antiqua" w:hAnsi="Book Antiqua" w:cs="Book Antiqua"/>
          <w:color w:val="000000"/>
        </w:rPr>
        <w:t>mo</w:t>
      </w:r>
      <w:proofErr w:type="spell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66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</w:p>
    <w:p w14:paraId="1374AEC9" w14:textId="08FDF6F7" w:rsidR="00A77B3E" w:rsidRPr="004712E9" w:rsidRDefault="00446934" w:rsidP="004712E9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Stud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amin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lationship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twe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d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os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LB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por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gh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s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t-fre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s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rg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erebella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olu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term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67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ea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t-fre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s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measur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i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splace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lethysmography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in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LB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ma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patient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rov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gni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t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cor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nth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rrec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CA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)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68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rea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vis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lor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ur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ir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e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f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itive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t-fre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s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in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u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s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in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Frondas-Chauty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i/>
          <w:iCs/>
          <w:color w:val="000000"/>
        </w:rPr>
        <w:t>al</w:t>
      </w:r>
      <w:r w:rsidR="004712E9"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4712E9" w:rsidRPr="004712E9">
        <w:rPr>
          <w:rFonts w:ascii="Book Antiqua" w:eastAsia="Book Antiqua" w:hAnsi="Book Antiqua" w:cs="Book Antiqua"/>
          <w:color w:val="000000"/>
          <w:vertAlign w:val="superscript"/>
        </w:rPr>
        <w:t>69]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por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fici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t-fre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s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LB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schar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logic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air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correc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)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depend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x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W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</w:p>
    <w:p w14:paraId="7E620C9D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128ADAB3" w14:textId="6FD882B6" w:rsidR="00A77B3E" w:rsidRPr="004712E9" w:rsidRDefault="00446934" w:rsidP="004712E9">
      <w:pPr>
        <w:spacing w:line="360" w:lineRule="auto"/>
        <w:jc w:val="both"/>
        <w:rPr>
          <w:rFonts w:ascii="Book Antiqua" w:hAnsi="Book Antiqua"/>
          <w:b/>
          <w:i/>
        </w:rPr>
      </w:pPr>
      <w:proofErr w:type="spellStart"/>
      <w:r w:rsidRPr="004712E9">
        <w:rPr>
          <w:rFonts w:ascii="Book Antiqua" w:eastAsia="Book Antiqua" w:hAnsi="Book Antiqua" w:cs="Book Antiqua"/>
          <w:b/>
          <w:i/>
          <w:color w:val="000000"/>
        </w:rPr>
        <w:t>Necrotising</w:t>
      </w:r>
      <w:proofErr w:type="spellEnd"/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i/>
          <w:color w:val="000000"/>
        </w:rPr>
        <w:t>enterocolitis,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i/>
          <w:color w:val="000000"/>
        </w:rPr>
        <w:t>intestinal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i/>
          <w:color w:val="000000"/>
        </w:rPr>
        <w:t>failure,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i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i/>
          <w:color w:val="000000"/>
        </w:rPr>
        <w:t>sepsis</w:t>
      </w:r>
    </w:p>
    <w:p w14:paraId="73F4BBA6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lastRenderedPageBreak/>
        <w:t>NE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t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ccu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ma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i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api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thogenes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air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llow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ke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ultifactorial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volv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n-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factor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70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arie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ircula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ytokin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now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jury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rea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is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conda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loo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rea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ecti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bsequ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compromise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71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biotic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ctoferr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w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du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ide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te-onse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sepsi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72]</w:t>
      </w:r>
      <w:r w:rsidRPr="004712E9">
        <w:rPr>
          <w:rFonts w:ascii="Book Antiqua" w:eastAsia="Book Antiqua" w:hAnsi="Book Antiqua" w:cs="Book Antiqua"/>
          <w:color w:val="000000"/>
        </w:rPr>
        <w:t>.</w:t>
      </w:r>
    </w:p>
    <w:p w14:paraId="0ECFB91B" w14:textId="77777777" w:rsidR="00A77B3E" w:rsidRPr="004712E9" w:rsidRDefault="00446934" w:rsidP="004712E9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NE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j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u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sti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il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IF)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ur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la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ultip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main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s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t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kill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ppea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ignificant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ffected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gni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fici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co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ppar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6</w:t>
      </w:r>
      <w:r w:rsidRPr="004712E9">
        <w:rPr>
          <w:rFonts w:eastAsia="Book Antiqua"/>
          <w:color w:val="000000"/>
        </w:rPr>
        <w:t> 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month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73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ildr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es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fo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rrec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88%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bnor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en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vem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v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50%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spe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bnor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s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t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core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cto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ignificant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or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2-1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lud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maturity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-morbidity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ng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o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ns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miss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mb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perati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jug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yperbilirubinemia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u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ultip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is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cto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tribu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la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ildr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lo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llow-up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ssent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patient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73]</w:t>
      </w:r>
      <w:r w:rsidRPr="004712E9">
        <w:rPr>
          <w:rFonts w:ascii="Book Antiqua" w:eastAsia="Book Antiqua" w:hAnsi="Book Antiqua" w:cs="Book Antiqua"/>
          <w:color w:val="000000"/>
        </w:rPr>
        <w:t>.</w:t>
      </w:r>
    </w:p>
    <w:p w14:paraId="51FD0691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72F1C6A2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  <w:b/>
          <w:u w:val="single"/>
        </w:rPr>
      </w:pPr>
      <w:r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>GENERAL</w:t>
      </w:r>
      <w:r w:rsidR="005352BA"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 xml:space="preserve"> </w:t>
      </w:r>
      <w:r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>DIETARY</w:t>
      </w:r>
      <w:r w:rsidR="005352BA"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 xml:space="preserve"> </w:t>
      </w:r>
      <w:r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>INTERVENTION</w:t>
      </w:r>
      <w:r w:rsidR="005352BA" w:rsidRPr="004712E9">
        <w:rPr>
          <w:rFonts w:ascii="Book Antiqua" w:eastAsia="Book Antiqua" w:hAnsi="Book Antiqua" w:cs="Book Antiqua"/>
          <w:b/>
          <w:smallCaps/>
          <w:color w:val="000000"/>
          <w:u w:val="single"/>
        </w:rPr>
        <w:t xml:space="preserve"> </w:t>
      </w:r>
    </w:p>
    <w:p w14:paraId="405E2C83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  <w:b/>
          <w:i/>
        </w:rPr>
      </w:pPr>
      <w:r w:rsidRPr="004712E9">
        <w:rPr>
          <w:rFonts w:ascii="Book Antiqua" w:eastAsia="Book Antiqua" w:hAnsi="Book Antiqua" w:cs="Book Antiqua"/>
          <w:b/>
          <w:i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i/>
          <w:color w:val="000000"/>
        </w:rPr>
        <w:t>feeding</w:t>
      </w:r>
    </w:p>
    <w:p w14:paraId="77DE7A93" w14:textId="166E760E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ntion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ie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e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ulnerab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nder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ir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ek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f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v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v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erio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r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wk</w:t>
      </w:r>
      <w:proofErr w:type="spellEnd"/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ersi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p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8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year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74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bopti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ermanent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ffe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gni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tain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refor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vis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essential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3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i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twe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v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on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olume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ura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c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shown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7,75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medi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ul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lev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sulin-lik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ct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</w:t>
      </w:r>
      <w:r w:rsidR="00492C3B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IGF-1)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ssent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rauteri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orm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diat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asur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lastRenderedPageBreak/>
        <w:t>term,</w:t>
      </w:r>
      <w:r w:rsid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ru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infant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40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ministr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pti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t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r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elp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v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air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u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trauteri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tric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psi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L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ysplasi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ROP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72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</w:p>
    <w:p w14:paraId="2D114334" w14:textId="0DA3B526" w:rsidR="00A77B3E" w:rsidRPr="004712E9" w:rsidRDefault="00446934" w:rsidP="004712E9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roduc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ing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imul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i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u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v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ute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tolerated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76,77]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v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tanalys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w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afe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oph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48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f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gress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olu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fo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u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ay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f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4</w:t>
      </w:r>
      <w:r w:rsidRPr="004712E9">
        <w:rPr>
          <w:rFonts w:eastAsia="Book Antiqua"/>
          <w:color w:val="000000"/>
        </w:rPr>
        <w:t> </w:t>
      </w:r>
      <w:r w:rsidRPr="004712E9">
        <w:rPr>
          <w:rFonts w:ascii="Book Antiqua" w:eastAsia="Book Antiqua" w:hAnsi="Book Antiqua" w:cs="Book Antiqua"/>
          <w:color w:val="000000"/>
        </w:rPr>
        <w:t>m</w:t>
      </w:r>
      <w:r w:rsidR="004712E9">
        <w:rPr>
          <w:rFonts w:ascii="Book Antiqua" w:hAnsi="Book Antiqua" w:cs="Book Antiqua" w:hint="eastAsia"/>
          <w:color w:val="000000"/>
          <w:lang w:eastAsia="zh-CN"/>
        </w:rPr>
        <w:t>L</w:t>
      </w:r>
      <w:r w:rsidRPr="004712E9">
        <w:rPr>
          <w:rFonts w:ascii="Book Antiqua" w:eastAsia="Book Antiqua" w:hAnsi="Book Antiqua" w:cs="Book Antiqua"/>
          <w:color w:val="000000"/>
        </w:rPr>
        <w:t>/kg/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linical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ab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e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LB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asur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ea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gh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rtali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rea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ide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NEC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77,78]</w:t>
      </w:r>
      <w:r w:rsidRPr="004712E9">
        <w:rPr>
          <w:rFonts w:ascii="Book Antiqua" w:eastAsia="Book Antiqua" w:hAnsi="Book Antiqua" w:cs="Book Antiqua"/>
          <w:color w:val="000000"/>
        </w:rPr>
        <w:t>.</w:t>
      </w:r>
    </w:p>
    <w:p w14:paraId="0A4BE7A7" w14:textId="77777777" w:rsidR="00A77B3E" w:rsidRPr="004712E9" w:rsidRDefault="00446934" w:rsidP="004712E9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Howeve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spi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roduc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gress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uidelin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rov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erg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n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hie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i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commend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ir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e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f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special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o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morbidities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4712E9">
        <w:rPr>
          <w:rFonts w:ascii="Book Antiqua" w:eastAsia="Book Antiqua" w:hAnsi="Book Antiqua" w:cs="Book Antiqua"/>
          <w:color w:val="000000"/>
          <w:vertAlign w:val="superscript"/>
        </w:rPr>
        <w:t>79]</w:t>
      </w:r>
      <w:r w:rsidRPr="004712E9">
        <w:rPr>
          <w:rFonts w:ascii="Book Antiqua" w:eastAsia="Book Antiqua" w:hAnsi="Book Antiqua" w:cs="Book Antiqua"/>
          <w:color w:val="000000"/>
        </w:rPr>
        <w:t>.</w:t>
      </w:r>
    </w:p>
    <w:p w14:paraId="1D02A944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0A246701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  <w:b/>
          <w:u w:val="single"/>
        </w:rPr>
      </w:pPr>
      <w:r w:rsidRPr="004712E9">
        <w:rPr>
          <w:rFonts w:ascii="Book Antiqua" w:eastAsia="Book Antiqua" w:hAnsi="Book Antiqua" w:cs="Book Antiqua"/>
          <w:b/>
          <w:color w:val="000000"/>
          <w:u w:val="single"/>
        </w:rPr>
        <w:t>FEEDING</w:t>
      </w:r>
      <w:r w:rsidR="005352BA" w:rsidRPr="004712E9">
        <w:rPr>
          <w:rFonts w:ascii="Book Antiqua" w:eastAsia="Book Antiqua" w:hAnsi="Book Antiqua" w:cs="Book Antiqua"/>
          <w:b/>
          <w:color w:val="000000"/>
          <w:u w:val="single"/>
        </w:rPr>
        <w:t xml:space="preserve"> </w:t>
      </w:r>
      <w:r w:rsidRPr="004712E9">
        <w:rPr>
          <w:rFonts w:ascii="Book Antiqua" w:eastAsia="Book Antiqua" w:hAnsi="Book Antiqua" w:cs="Book Antiqua"/>
          <w:b/>
          <w:color w:val="000000"/>
          <w:u w:val="single"/>
        </w:rPr>
        <w:t>IN</w:t>
      </w:r>
      <w:r w:rsidR="005352BA" w:rsidRPr="004712E9">
        <w:rPr>
          <w:rFonts w:ascii="Book Antiqua" w:eastAsia="Book Antiqua" w:hAnsi="Book Antiqua" w:cs="Book Antiqua"/>
          <w:b/>
          <w:color w:val="000000"/>
          <w:u w:val="single"/>
        </w:rPr>
        <w:t xml:space="preserve"> </w:t>
      </w:r>
      <w:r w:rsidRPr="004712E9">
        <w:rPr>
          <w:rFonts w:ascii="Book Antiqua" w:eastAsia="Book Antiqua" w:hAnsi="Book Antiqua" w:cs="Book Antiqua"/>
          <w:b/>
          <w:color w:val="000000"/>
          <w:u w:val="single"/>
        </w:rPr>
        <w:t>PRACTICE</w:t>
      </w:r>
    </w:p>
    <w:p w14:paraId="319047EA" w14:textId="27337FA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Dur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medi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t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eriod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i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or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wofold</w:t>
      </w:r>
      <w:r w:rsidR="00933294" w:rsidRPr="004712E9">
        <w:rPr>
          <w:rFonts w:ascii="Book Antiqua" w:eastAsia="Book Antiqua" w:hAnsi="Book Antiqua" w:cs="Book Antiqua"/>
          <w:color w:val="000000"/>
        </w:rPr>
        <w:t xml:space="preserve">: </w:t>
      </w:r>
      <w:r w:rsidRPr="004712E9">
        <w:rPr>
          <w:rFonts w:ascii="Book Antiqua" w:eastAsia="Book Antiqua" w:hAnsi="Book Antiqua" w:cs="Book Antiqua"/>
          <w:color w:val="000000"/>
        </w:rPr>
        <w:t>i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vi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ninterrup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l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s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abol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is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-uter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tinu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ni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rrup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i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imul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ma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strointesti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a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nderg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uratio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oweve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scrib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bov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vis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commend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rau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fficultie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t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lu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orbidit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clu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r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pirato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stres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haemodynamic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stabili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psi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-morbidit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direct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ffe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live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equ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cau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ignific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por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ai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luid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liv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v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dication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re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mi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mou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tu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iv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by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ble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verco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o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t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centra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stitu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P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mall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olume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di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u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maturi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mi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mou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ler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j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is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ct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urth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ai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ing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urthermor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g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quirem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nno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ul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vid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mediate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lastRenderedPageBreak/>
        <w:t>af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u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gress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utiou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scalatio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cto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tribu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is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nder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ul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</w:p>
    <w:p w14:paraId="0723987B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7B9D4A32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  <w:b/>
          <w:i/>
        </w:rPr>
      </w:pPr>
      <w:r w:rsidRPr="004712E9">
        <w:rPr>
          <w:rFonts w:ascii="Book Antiqua" w:eastAsia="Book Antiqua" w:hAnsi="Book Antiqua" w:cs="Book Antiqua"/>
          <w:b/>
          <w:i/>
          <w:color w:val="000000"/>
        </w:rPr>
        <w:t>Strategy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i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i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i/>
          <w:color w:val="000000"/>
        </w:rPr>
        <w:t>support</w:t>
      </w:r>
    </w:p>
    <w:p w14:paraId="5C34641D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or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ccu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u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stin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hase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w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isk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allenge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ur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has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mo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clusive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vid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r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out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ma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ing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gastrointesti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im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oph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s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imul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sti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a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ward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uratio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ur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bsequ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ans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has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low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vanc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sti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a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w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vide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ura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r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adual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ha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ur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has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clusive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pec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rmally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vid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cessa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tch-up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k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p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i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ur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hase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tinu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pec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ed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f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schar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ro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ospital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</w:p>
    <w:p w14:paraId="60F1816D" w14:textId="77777777" w:rsidR="00A77B3E" w:rsidRPr="004712E9" w:rsidRDefault="00446934" w:rsidP="004712E9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orta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vi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r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mediate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f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nowled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ffe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ro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os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rr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is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ectio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vertheles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r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TPN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tribu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rov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rviv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at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unda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evel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elp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wbor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ma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int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t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itrog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lance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</w:p>
    <w:p w14:paraId="2BFF2B15" w14:textId="77777777" w:rsidR="00A77B3E" w:rsidRPr="004712E9" w:rsidRDefault="00446934" w:rsidP="004712E9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Whi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vid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renteral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mediate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f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ar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oph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ro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a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f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olu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ve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6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afe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tho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imula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sti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a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celera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uration.</w:t>
      </w:r>
      <w:r w:rsidRPr="004712E9">
        <w:rPr>
          <w:rFonts w:ascii="Book Antiqua" w:eastAsia="Book Antiqua" w:hAnsi="Book Antiqua" w:cs="Book Antiqua"/>
          <w:color w:val="000000"/>
          <w:vertAlign w:val="superscript"/>
        </w:rPr>
        <w:t>[18]</w:t>
      </w:r>
    </w:p>
    <w:p w14:paraId="7724A176" w14:textId="77777777" w:rsidR="00A77B3E" w:rsidRPr="004712E9" w:rsidRDefault="00446934" w:rsidP="004712E9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Wh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vailabl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pasteurised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n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fre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irus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V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ytomegalovirus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strointesti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iming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thoug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pasteurisatio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minish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o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c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oph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cto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n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i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mai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c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ain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ps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intain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oph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s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strointesti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im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w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ea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i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stablish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lastRenderedPageBreak/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u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ing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i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ospi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schar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ou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rea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rbiditie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reove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i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hieve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u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ing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w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crea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is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psi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</w:p>
    <w:p w14:paraId="53532E17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391C1CDF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  <w:b/>
          <w:i/>
        </w:rPr>
      </w:pPr>
      <w:r w:rsidRPr="004712E9">
        <w:rPr>
          <w:rFonts w:ascii="Book Antiqua" w:eastAsia="Book Antiqua" w:hAnsi="Book Antiqua" w:cs="Book Antiqua"/>
          <w:b/>
          <w:i/>
          <w:color w:val="000000"/>
        </w:rPr>
        <w:t>Increasing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i/>
          <w:color w:val="000000"/>
        </w:rPr>
        <w:t>enteral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i/>
          <w:color w:val="000000"/>
        </w:rPr>
        <w:t>feed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i/>
          <w:color w:val="000000"/>
        </w:rPr>
        <w:t>volumes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</w:p>
    <w:p w14:paraId="068C5BCD" w14:textId="5C6929CD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O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sti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a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ur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ccur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gressive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rea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r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portional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duc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fo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scontinued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strointesti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tili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rk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u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ur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nitor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ess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str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idual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rov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str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mpty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facilit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flec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rov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bili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ge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bsorb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olu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adual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rea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-2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</w:t>
      </w:r>
      <w:r w:rsidR="0066225C" w:rsidRPr="004712E9">
        <w:rPr>
          <w:rFonts w:ascii="Book Antiqua" w:eastAsia="Book Antiqua" w:hAnsi="Book Antiqua" w:cs="Book Antiqua"/>
          <w:color w:val="000000"/>
        </w:rPr>
        <w:t>L</w:t>
      </w:r>
      <w:r w:rsidRPr="004712E9">
        <w:rPr>
          <w:rFonts w:ascii="Book Antiqua" w:eastAsia="Book Antiqua" w:hAnsi="Book Antiqua" w:cs="Book Antiqua"/>
          <w:color w:val="000000"/>
        </w:rPr>
        <w:t>/k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a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str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idual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ermit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bse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ignific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str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idual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ul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certain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fo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olu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urth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reased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thoug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api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reas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olu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hiev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afely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sti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ur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quir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i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refo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api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reas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cessary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r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sual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intain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nti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ing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a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2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L/kg/da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f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scontinued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vid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lera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s.</w:t>
      </w:r>
      <w:r w:rsidR="004712E9">
        <w:rPr>
          <w:rFonts w:ascii="Book Antiqua" w:eastAsia="Book Antiqua" w:hAnsi="Book Antiqua" w:cs="Book Antiqua"/>
          <w:color w:val="000000"/>
        </w:rPr>
        <w:t xml:space="preserve"> </w:t>
      </w:r>
    </w:p>
    <w:p w14:paraId="51AA7135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12C5DEC4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  <w:b/>
          <w:i/>
        </w:rPr>
      </w:pPr>
      <w:r w:rsidRPr="004712E9">
        <w:rPr>
          <w:rFonts w:ascii="Book Antiqua" w:eastAsia="Book Antiqua" w:hAnsi="Book Antiqua" w:cs="Book Antiqua"/>
          <w:b/>
          <w:i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i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i/>
          <w:color w:val="000000"/>
        </w:rPr>
        <w:t>fortification</w:t>
      </w:r>
    </w:p>
    <w:p w14:paraId="4BFFB6E1" w14:textId="451B11D2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Wh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olu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80</w:t>
      </w:r>
      <w:r w:rsidR="004712E9">
        <w:rPr>
          <w:rFonts w:ascii="Book Antiqua" w:eastAsia="Book Antiqua" w:hAnsi="Book Antiqua" w:cs="Book Antiqua"/>
          <w:color w:val="000000"/>
        </w:rPr>
        <w:t>-</w:t>
      </w:r>
      <w:r w:rsidRPr="004712E9">
        <w:rPr>
          <w:rFonts w:ascii="Book Antiqua" w:eastAsia="Book Antiqua" w:hAnsi="Book Antiqua" w:cs="Book Antiqua"/>
          <w:color w:val="000000"/>
        </w:rPr>
        <w:t>10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L/kg/da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lerated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tific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sual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itiated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thoug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o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o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nit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tific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ar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i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age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lf-streng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tific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i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fo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cee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u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rength.</w:t>
      </w:r>
      <w:r w:rsidR="004712E9">
        <w:rPr>
          <w:rFonts w:ascii="Book Antiqua" w:eastAsia="Book Antiqua" w:hAnsi="Book Antiqua" w:cs="Book Antiqua"/>
          <w:color w:val="000000"/>
        </w:rPr>
        <w:t xml:space="preserve"> </w:t>
      </w:r>
    </w:p>
    <w:p w14:paraId="2C17BFFD" w14:textId="742A31DE" w:rsidR="00A77B3E" w:rsidRPr="004712E9" w:rsidRDefault="00446934" w:rsidP="004712E9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O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u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olu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≥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5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L/kg/day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stablished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i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cilit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imila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rauteri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atisfactory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rea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</w:t>
      </w:r>
      <w:r w:rsidR="004712E9" w:rsidRPr="004712E9">
        <w:rPr>
          <w:rFonts w:ascii="Book Antiqua" w:eastAsia="Book Antiqua" w:hAnsi="Book Antiqua" w:cs="Book Antiqua"/>
          <w:color w:val="000000"/>
        </w:rPr>
        <w:t>%</w:t>
      </w:r>
      <w:r w:rsidR="004712E9">
        <w:rPr>
          <w:rFonts w:ascii="Book Antiqua" w:eastAsia="Book Antiqua" w:hAnsi="Book Antiqua" w:cs="Book Antiqua"/>
          <w:color w:val="000000"/>
        </w:rPr>
        <w:t>-</w:t>
      </w:r>
      <w:r w:rsidRPr="004712E9">
        <w:rPr>
          <w:rFonts w:ascii="Book Antiqua" w:eastAsia="Book Antiqua" w:hAnsi="Book Antiqua" w:cs="Book Antiqua"/>
          <w:color w:val="000000"/>
        </w:rPr>
        <w:t>20%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tifi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ther’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vailabl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tifi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n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pec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mul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gh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t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3.3</w:t>
      </w:r>
      <w:r w:rsidR="004712E9">
        <w:rPr>
          <w:rFonts w:ascii="Book Antiqua" w:eastAsia="Book Antiqua" w:hAnsi="Book Antiqua" w:cs="Book Antiqua"/>
          <w:color w:val="000000"/>
        </w:rPr>
        <w:t>-</w:t>
      </w:r>
      <w:r w:rsidRPr="004712E9">
        <w:rPr>
          <w:rFonts w:ascii="Book Antiqua" w:eastAsia="Book Antiqua" w:hAnsi="Book Antiqua" w:cs="Book Antiqua"/>
          <w:color w:val="000000"/>
        </w:rPr>
        <w:t>3.6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/10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cal)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b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ul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iv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ultivitami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clusive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pres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r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lem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ro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a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8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wards.</w:t>
      </w:r>
      <w:r w:rsid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ort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as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ru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odiu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hosph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evel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gul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minimu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ekly).</w:t>
      </w:r>
      <w:r w:rsid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ru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odiu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evel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ul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ep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r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an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lastRenderedPageBreak/>
        <w:t>facilit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GF1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ellula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evel.</w:t>
      </w:r>
      <w:r w:rsid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ru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hosph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evel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ul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.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mol/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ma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by’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quire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hosph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gh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u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rmedia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tabolism.</w:t>
      </w:r>
      <w:r w:rsidR="004712E9">
        <w:rPr>
          <w:rFonts w:ascii="Book Antiqua" w:eastAsia="Book Antiqua" w:hAnsi="Book Antiqua" w:cs="Book Antiqua"/>
          <w:color w:val="000000"/>
        </w:rPr>
        <w:t xml:space="preserve"> </w:t>
      </w:r>
    </w:p>
    <w:p w14:paraId="262D161E" w14:textId="77777777" w:rsidR="00A77B3E" w:rsidRPr="004712E9" w:rsidRDefault="00446934" w:rsidP="004712E9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Af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schar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ro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ospital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tinu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g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quirem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d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tent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cru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fici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n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tent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refo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tinu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tific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n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itam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lement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rich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t-dischar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mula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</w:p>
    <w:p w14:paraId="2AB64222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2D13E5E6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  <w:b/>
          <w:u w:val="single"/>
        </w:rPr>
      </w:pPr>
      <w:r w:rsidRPr="004712E9">
        <w:rPr>
          <w:rFonts w:ascii="Book Antiqua" w:eastAsia="Book Antiqua" w:hAnsi="Book Antiqua" w:cs="Book Antiqua"/>
          <w:b/>
          <w:color w:val="000000"/>
          <w:u w:val="single"/>
        </w:rPr>
        <w:t>DIRECTIONS</w:t>
      </w:r>
      <w:r w:rsidR="005352BA" w:rsidRPr="004712E9">
        <w:rPr>
          <w:rFonts w:ascii="Book Antiqua" w:eastAsia="Book Antiqua" w:hAnsi="Book Antiqua" w:cs="Book Antiqua"/>
          <w:b/>
          <w:color w:val="000000"/>
          <w:u w:val="single"/>
        </w:rPr>
        <w:t xml:space="preserve"> </w:t>
      </w:r>
      <w:r w:rsidRPr="004712E9">
        <w:rPr>
          <w:rFonts w:ascii="Book Antiqua" w:eastAsia="Book Antiqua" w:hAnsi="Book Antiqua" w:cs="Book Antiqua"/>
          <w:b/>
          <w:color w:val="000000"/>
          <w:u w:val="single"/>
        </w:rPr>
        <w:t>FOR</w:t>
      </w:r>
      <w:r w:rsidR="005352BA" w:rsidRPr="004712E9">
        <w:rPr>
          <w:rFonts w:ascii="Book Antiqua" w:eastAsia="Book Antiqua" w:hAnsi="Book Antiqua" w:cs="Book Antiqua"/>
          <w:b/>
          <w:color w:val="000000"/>
          <w:u w:val="single"/>
        </w:rPr>
        <w:t xml:space="preserve"> </w:t>
      </w:r>
      <w:r w:rsidRPr="004712E9">
        <w:rPr>
          <w:rFonts w:ascii="Book Antiqua" w:eastAsia="Book Antiqua" w:hAnsi="Book Antiqua" w:cs="Book Antiqua"/>
          <w:b/>
          <w:color w:val="000000"/>
          <w:u w:val="single"/>
        </w:rPr>
        <w:t>FUTURE</w:t>
      </w:r>
      <w:r w:rsidR="005352BA" w:rsidRPr="004712E9">
        <w:rPr>
          <w:rFonts w:ascii="Book Antiqua" w:eastAsia="Book Antiqua" w:hAnsi="Book Antiqua" w:cs="Book Antiqua"/>
          <w:b/>
          <w:color w:val="000000"/>
          <w:u w:val="single"/>
        </w:rPr>
        <w:t xml:space="preserve"> </w:t>
      </w:r>
      <w:r w:rsidRPr="004712E9">
        <w:rPr>
          <w:rFonts w:ascii="Book Antiqua" w:eastAsia="Book Antiqua" w:hAnsi="Book Antiqua" w:cs="Book Antiqua"/>
          <w:b/>
          <w:color w:val="000000"/>
          <w:u w:val="single"/>
        </w:rPr>
        <w:t>RESEARCH</w:t>
      </w:r>
    </w:p>
    <w:p w14:paraId="6F677055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Despi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j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rovem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read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v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nknow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m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ul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re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u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ear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ort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n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ud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por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storic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at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ma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pulations.</w:t>
      </w:r>
    </w:p>
    <w:p w14:paraId="6E4D6D87" w14:textId="2685FE7E" w:rsidR="00A77B3E" w:rsidRPr="004712E9" w:rsidRDefault="00446934" w:rsidP="004712E9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The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c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standardi</w:t>
      </w:r>
      <w:r w:rsidR="00ED3327" w:rsidRPr="004712E9">
        <w:rPr>
          <w:rFonts w:ascii="Book Antiqua" w:eastAsia="Book Antiqua" w:hAnsi="Book Antiqua" w:cs="Book Antiqua"/>
          <w:color w:val="000000"/>
        </w:rPr>
        <w:t>s</w:t>
      </w:r>
      <w:r w:rsidRPr="004712E9">
        <w:rPr>
          <w:rFonts w:ascii="Book Antiqua" w:eastAsia="Book Antiqua" w:hAnsi="Book Antiqua" w:cs="Book Antiqua"/>
          <w:color w:val="000000"/>
        </w:rPr>
        <w:t>ed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pproa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por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at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asur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bstant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ari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thod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s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stim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lcul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k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aris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mong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ud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fficul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ta-analys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nreliable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u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ear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ul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cu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ni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por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standardised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rvention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re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eckli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standardi</w:t>
      </w:r>
      <w:r w:rsidR="00ED3327" w:rsidRPr="004712E9">
        <w:rPr>
          <w:rFonts w:ascii="Book Antiqua" w:eastAsia="Book Antiqua" w:hAnsi="Book Antiqua" w:cs="Book Antiqua"/>
          <w:color w:val="000000"/>
        </w:rPr>
        <w:t>s</w:t>
      </w:r>
      <w:r w:rsidRPr="004712E9">
        <w:rPr>
          <w:rFonts w:ascii="Book Antiqua" w:eastAsia="Book Antiqua" w:hAnsi="Book Antiqua" w:cs="Book Antiqua"/>
          <w:color w:val="000000"/>
        </w:rPr>
        <w:t>ed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por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o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.</w:t>
      </w:r>
    </w:p>
    <w:p w14:paraId="2B6FCF9A" w14:textId="3C621D2D" w:rsidR="00A77B3E" w:rsidRPr="004712E9" w:rsidRDefault="00446934" w:rsidP="004712E9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Mo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ear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ed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termi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pti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at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d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os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cogni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nefi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inimi</w:t>
      </w:r>
      <w:r w:rsidR="00546C41" w:rsidRPr="004712E9">
        <w:rPr>
          <w:rFonts w:ascii="Book Antiqua" w:eastAsia="Book Antiqua" w:hAnsi="Book Antiqua" w:cs="Book Antiqua"/>
          <w:color w:val="000000"/>
        </w:rPr>
        <w:t>s</w:t>
      </w:r>
      <w:r w:rsidRPr="004712E9">
        <w:rPr>
          <w:rFonts w:ascii="Book Antiqua" w:eastAsia="Book Antiqua" w:hAnsi="Book Antiqua" w:cs="Book Antiqua"/>
          <w:color w:val="000000"/>
        </w:rPr>
        <w:t>ing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ng-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is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ron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sease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</w:p>
    <w:p w14:paraId="7B7C0EA6" w14:textId="60E3DBD7" w:rsidR="00A77B3E" w:rsidRPr="004712E9" w:rsidRDefault="00446934" w:rsidP="004712E9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Adequate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wer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randomi</w:t>
      </w:r>
      <w:r w:rsidR="00546C41" w:rsidRPr="004712E9">
        <w:rPr>
          <w:rFonts w:ascii="Book Antiqua" w:eastAsia="Book Antiqua" w:hAnsi="Book Antiqua" w:cs="Book Antiqua"/>
          <w:color w:val="000000"/>
        </w:rPr>
        <w:t>s</w:t>
      </w:r>
      <w:r w:rsidRPr="004712E9">
        <w:rPr>
          <w:rFonts w:ascii="Book Antiqua" w:eastAsia="Book Antiqua" w:hAnsi="Book Antiqua" w:cs="Book Antiqua"/>
          <w:color w:val="000000"/>
        </w:rPr>
        <w:t>ed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troll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ial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mence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r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ial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nsifi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it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r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quired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rge-sca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equate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wer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randomi</w:t>
      </w:r>
      <w:r w:rsidR="00546C41" w:rsidRPr="004712E9">
        <w:rPr>
          <w:rFonts w:ascii="Book Antiqua" w:eastAsia="Book Antiqua" w:hAnsi="Book Antiqua" w:cs="Book Antiqua"/>
          <w:color w:val="000000"/>
        </w:rPr>
        <w:t>s</w:t>
      </w:r>
      <w:r w:rsidRPr="004712E9">
        <w:rPr>
          <w:rFonts w:ascii="Book Antiqua" w:eastAsia="Book Antiqua" w:hAnsi="Book Antiqua" w:cs="Book Antiqua"/>
          <w:color w:val="000000"/>
        </w:rPr>
        <w:t>ed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troll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ial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ul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termi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pti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min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id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lor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la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r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aris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ffer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yp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mou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ulti-compon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tifie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ng-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ri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urth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vestigation.</w:t>
      </w:r>
    </w:p>
    <w:p w14:paraId="614AEFFD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lastRenderedPageBreak/>
        <w:t>Furth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ud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vestiga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racti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twe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er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MO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sti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crobiom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dentific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pecif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thway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dividu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M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ructur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er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c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ti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eded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orm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impl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gh-throughpu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tho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l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u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aracteriz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MO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quir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so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termi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us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l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is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twe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MO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.</w:t>
      </w:r>
    </w:p>
    <w:p w14:paraId="12E59627" w14:textId="4C71EC0D" w:rsidR="00A77B3E" w:rsidRPr="004712E9" w:rsidRDefault="00446934" w:rsidP="004712E9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Th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CPUFA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rticul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H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vi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nefic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ed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urth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ploratio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tent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lu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t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logic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yea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duc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ide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veri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o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rbidit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LD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OP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sib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psi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now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CPUF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ffe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ffer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ep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mu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ti-inflammato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pon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oul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tribu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termin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pti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CPUF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quirem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oo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.</w:t>
      </w:r>
      <w:r w:rsidR="004712E9">
        <w:rPr>
          <w:rFonts w:ascii="Book Antiqua" w:eastAsia="Book Antiqua" w:hAnsi="Book Antiqua" w:cs="Book Antiqua"/>
          <w:color w:val="000000"/>
        </w:rPr>
        <w:t xml:space="preserve"> </w:t>
      </w:r>
    </w:p>
    <w:p w14:paraId="0CBE1676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73705A7F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384CABBB" w14:textId="5E49F774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Despi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n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fficult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counter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earch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v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ud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monstr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i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lationship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twe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pec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optimi</w:t>
      </w:r>
      <w:r w:rsidR="00546C41" w:rsidRPr="004712E9">
        <w:rPr>
          <w:rFonts w:ascii="Book Antiqua" w:eastAsia="Book Antiqua" w:hAnsi="Book Antiqua" w:cs="Book Antiqua"/>
          <w:color w:val="000000"/>
        </w:rPr>
        <w:t>s</w:t>
      </w:r>
      <w:r w:rsidRPr="004712E9">
        <w:rPr>
          <w:rFonts w:ascii="Book Antiqua" w:eastAsia="Book Antiqua" w:hAnsi="Book Antiqua" w:cs="Book Antiqua"/>
          <w:color w:val="000000"/>
        </w:rPr>
        <w:t>ed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cogni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ma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bie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rviv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at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ma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lu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o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r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tre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iability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rov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ormous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u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u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ear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ed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dres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t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hieved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nowled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co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vailabl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onatologis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o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volv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o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r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ignificant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ro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nagemen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rticul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erm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quality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re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k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j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tribu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v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dividual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mil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ociety.</w:t>
      </w:r>
    </w:p>
    <w:p w14:paraId="7064E67E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69EB6D80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b/>
          <w:color w:val="000000"/>
        </w:rPr>
        <w:t>REFERENCES</w:t>
      </w:r>
    </w:p>
    <w:p w14:paraId="07D4BFEA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1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Nakanishi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Suenaga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chiyam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Kono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Y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Kusuda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o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sear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twork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apa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end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mo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ro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03-2012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trospec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hor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ud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apa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J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erinatol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8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38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917-928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967904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38/s41372-018-0061-7]</w:t>
      </w:r>
    </w:p>
    <w:p w14:paraId="07D32384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lastRenderedPageBreak/>
        <w:t>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Asami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amei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Nakakaruma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Shirasawa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kasak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ay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Tanifuj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id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llectu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treme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choo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7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59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570-577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793515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111/ped.13215]</w:t>
      </w:r>
    </w:p>
    <w:p w14:paraId="4A063893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3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Embleton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ND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Die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3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06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6-3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3428677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159/000342553]</w:t>
      </w:r>
    </w:p>
    <w:p w14:paraId="6BB52D07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Ramel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SE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eorgief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K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Die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4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10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90-20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475163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159/000358467]</w:t>
      </w:r>
    </w:p>
    <w:p w14:paraId="208D4647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Dobbing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opewe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W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yn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ulnerabili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II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erman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fici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ereb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erebella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rtex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llow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ndernutritio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Exp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Neuro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971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32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439-447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5110226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16/0014-4886(71)90010-0]</w:t>
      </w:r>
    </w:p>
    <w:p w14:paraId="66CDD873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6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Volpe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JJ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Dysmaturatio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ma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ortanc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ellula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chanism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tent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rvention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Neuro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9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95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42-66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097547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16/j.pediatrneurol.2019.02.016]</w:t>
      </w:r>
    </w:p>
    <w:p w14:paraId="01F598A3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7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Coviello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Keune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Kersberge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Groenendaal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Leemans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eel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Isgum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Viergeve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r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Buonocore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Carniell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P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nde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JNL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olume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crostructur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wborn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8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83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2-11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891523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38/pr.2017.227]</w:t>
      </w:r>
    </w:p>
    <w:p w14:paraId="45ED450F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8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Sammallahti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Kajantie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atinoll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Pyhälä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hti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Heinone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hti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Pesone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K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rikss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G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Hov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ärvenpää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erss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aikkon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f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ul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cogni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LoS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O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7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2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018563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895742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371/journal.pone.0185632]</w:t>
      </w:r>
    </w:p>
    <w:p w14:paraId="3A7F31DC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9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Schneider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isch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Fumeaux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Duerde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G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u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Foong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az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B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Hagman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akravar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Hüpp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aupor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Truttman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l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P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ir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w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ek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f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onate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Pediatric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8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41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944028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542/peds.2017-2169]</w:t>
      </w:r>
    </w:p>
    <w:p w14:paraId="3CA8947F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1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Marchi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V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evens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Koole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azziott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oscuzza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alvadori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Pier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Ghirr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Guzzetta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Vanhatalo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asur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t-Si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r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lastRenderedPageBreak/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rtic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unctio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Hum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Neurosc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20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4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69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225632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3389/fnhum.2020.00069]</w:t>
      </w:r>
    </w:p>
    <w:p w14:paraId="2A55A23B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11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Ramel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SE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Haapala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y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Demerath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W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llnes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d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os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e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licati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nage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cogni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Nutri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20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194796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3390/nu12010145]</w:t>
      </w:r>
    </w:p>
    <w:p w14:paraId="323D7FF6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1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Ehrenkranz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RA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Dusick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Voh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r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L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Wrage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o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K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o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ns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ni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luenc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treme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Pediatric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06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17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253-1261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658532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542/peds.2005-1368]</w:t>
      </w:r>
    </w:p>
    <w:p w14:paraId="7C62C1A0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13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Lithoxopoulou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all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ristou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Goutsiou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Varakliot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Karagiann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sakalid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Domeye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Kuriakel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Soubas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lor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priv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ffec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yley-III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cal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erforma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8-2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rrec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Dev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Disabil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9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91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3429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1272067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16/j.ridd.2019.103429]</w:t>
      </w:r>
    </w:p>
    <w:p w14:paraId="73AB1F58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1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Thureen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P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Heird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C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erg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quirem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/L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w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LBW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05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57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95R-98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5817496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203/01.PDR.0000160434.69916.34]</w:t>
      </w:r>
    </w:p>
    <w:p w14:paraId="06DE5581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4712E9">
        <w:rPr>
          <w:rFonts w:ascii="Book Antiqua" w:eastAsia="Book Antiqua" w:hAnsi="Book Antiqua" w:cs="Book Antiqua"/>
          <w:color w:val="000000"/>
        </w:rPr>
        <w:t>1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="009F0418" w:rsidRPr="004712E9">
        <w:rPr>
          <w:rFonts w:ascii="Book Antiqua" w:eastAsia="Book Antiqua" w:hAnsi="Book Antiqua" w:cs="Book Antiqua"/>
          <w:b/>
          <w:bCs/>
          <w:color w:val="000000"/>
        </w:rPr>
        <w:t>Ziegler EE</w:t>
      </w:r>
      <w:r w:rsidR="009F0418" w:rsidRPr="004712E9">
        <w:rPr>
          <w:rFonts w:ascii="Book Antiqua" w:eastAsia="Book Antiqua" w:hAnsi="Book Antiqua" w:cs="Book Antiqua"/>
          <w:color w:val="000000"/>
        </w:rPr>
        <w:t xml:space="preserve">. Meeting the nutritional needs of the low-birth-weight infant. </w:t>
      </w:r>
      <w:r w:rsidR="009F0418" w:rsidRPr="004712E9">
        <w:rPr>
          <w:rFonts w:ascii="Book Antiqua" w:eastAsia="Book Antiqua" w:hAnsi="Book Antiqua" w:cs="Book Antiqua"/>
          <w:i/>
          <w:iCs/>
          <w:color w:val="000000"/>
        </w:rPr>
        <w:t xml:space="preserve">Ann </w:t>
      </w:r>
      <w:proofErr w:type="spellStart"/>
      <w:r w:rsidR="009F0418" w:rsidRPr="004712E9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9F0418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="009F0418" w:rsidRPr="004712E9">
        <w:rPr>
          <w:rFonts w:ascii="Book Antiqua" w:eastAsia="Book Antiqua" w:hAnsi="Book Antiqua" w:cs="Book Antiqua"/>
          <w:i/>
          <w:iCs/>
          <w:color w:val="000000"/>
        </w:rPr>
        <w:t>Metab</w:t>
      </w:r>
      <w:proofErr w:type="spellEnd"/>
      <w:r w:rsidR="009F0418" w:rsidRPr="004712E9">
        <w:rPr>
          <w:rFonts w:ascii="Book Antiqua" w:eastAsia="Book Antiqua" w:hAnsi="Book Antiqua" w:cs="Book Antiqua"/>
          <w:color w:val="000000"/>
        </w:rPr>
        <w:t xml:space="preserve"> 2011; </w:t>
      </w:r>
      <w:r w:rsidR="009F0418" w:rsidRPr="004712E9">
        <w:rPr>
          <w:rFonts w:ascii="Book Antiqua" w:eastAsia="Book Antiqua" w:hAnsi="Book Antiqua" w:cs="Book Antiqua"/>
          <w:b/>
          <w:bCs/>
          <w:color w:val="000000"/>
        </w:rPr>
        <w:t xml:space="preserve">58 </w:t>
      </w:r>
      <w:r w:rsidR="009F0418" w:rsidRPr="004712E9">
        <w:rPr>
          <w:rFonts w:ascii="Book Antiqua" w:eastAsia="Book Antiqua" w:hAnsi="Book Antiqua" w:cs="Book Antiqua"/>
          <w:bCs/>
          <w:color w:val="000000"/>
        </w:rPr>
        <w:t>Suppl 1</w:t>
      </w:r>
      <w:r w:rsidR="009F0418" w:rsidRPr="004712E9">
        <w:rPr>
          <w:rFonts w:ascii="Book Antiqua" w:eastAsia="Book Antiqua" w:hAnsi="Book Antiqua" w:cs="Book Antiqua"/>
          <w:color w:val="000000"/>
        </w:rPr>
        <w:t>: 8-18 [PMID: 21701163 DOI: 10.1159/000323381]</w:t>
      </w:r>
    </w:p>
    <w:p w14:paraId="1A82E3F2" w14:textId="77777777" w:rsidR="009F0418" w:rsidRPr="004712E9" w:rsidRDefault="009F0418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1</w:t>
      </w:r>
      <w:r w:rsidRPr="004712E9">
        <w:rPr>
          <w:rFonts w:ascii="Book Antiqua" w:hAnsi="Book Antiqua" w:cs="Book Antiqua"/>
          <w:color w:val="000000"/>
          <w:lang w:eastAsia="zh-CN"/>
        </w:rPr>
        <w:t>6</w:t>
      </w:r>
      <w:r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Klein CJ</w:t>
      </w:r>
      <w:r w:rsidRPr="004712E9">
        <w:rPr>
          <w:rFonts w:ascii="Book Antiqua" w:eastAsia="Book Antiqua" w:hAnsi="Book Antiqua" w:cs="Book Antiqua"/>
          <w:color w:val="000000"/>
        </w:rPr>
        <w:t xml:space="preserve">. Nutrient requirements for preterm infant formulas.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 xml:space="preserve">J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Pr="004712E9">
        <w:rPr>
          <w:rFonts w:ascii="Book Antiqua" w:eastAsia="Book Antiqua" w:hAnsi="Book Antiqua" w:cs="Book Antiqua"/>
          <w:color w:val="000000"/>
        </w:rPr>
        <w:t xml:space="preserve"> 2002;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32</w:t>
      </w:r>
      <w:r w:rsidRPr="004712E9">
        <w:rPr>
          <w:rFonts w:ascii="Book Antiqua" w:eastAsia="Book Antiqua" w:hAnsi="Book Antiqua" w:cs="Book Antiqua"/>
          <w:color w:val="000000"/>
        </w:rPr>
        <w:t>: 1395S-1577S [PMID: 12042465 DOI: 10.1093/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jn</w:t>
      </w:r>
      <w:proofErr w:type="spellEnd"/>
      <w:r w:rsidRPr="004712E9">
        <w:rPr>
          <w:rFonts w:ascii="Book Antiqua" w:eastAsia="Book Antiqua" w:hAnsi="Book Antiqua" w:cs="Book Antiqua"/>
          <w:color w:val="000000"/>
        </w:rPr>
        <w:t>/132.6.1395S]</w:t>
      </w:r>
    </w:p>
    <w:p w14:paraId="2A6F8997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17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VanderVeen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DK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rt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ehendale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lr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Damman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evit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LG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ud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vestigator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wbor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is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tinopath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maturity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LoS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O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3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6432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373419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371/journal.pone.0064325]</w:t>
      </w:r>
    </w:p>
    <w:p w14:paraId="13FE350F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18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van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Beek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PE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Claessens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HP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akropoulos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Groenendaal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r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Counsell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nde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JNL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rea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olu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f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lement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gim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r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treme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J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20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223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57-63.e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2389719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16/j.jpeds.2020.04.063]</w:t>
      </w:r>
    </w:p>
    <w:p w14:paraId="1A4633B4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lastRenderedPageBreak/>
        <w:t>19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Terrin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Nardo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Boscarino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iar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Cellitt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iccarelli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sparini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Paris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Urna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onchi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uss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abatini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urt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luenc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o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asurem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Preterms</w:t>
      </w:r>
      <w:proofErr w:type="spellEnd"/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bserva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udy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Neuro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20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88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2982918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3389/fneur.2020.00885]</w:t>
      </w:r>
    </w:p>
    <w:p w14:paraId="123A3D29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2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Biasini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nti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Laguardia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ell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arvull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Ner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g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man/mater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tific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≤</w:t>
      </w:r>
      <w:r w:rsidR="00642712" w:rsidRPr="004712E9">
        <w:rPr>
          <w:rFonts w:ascii="Book Antiqua" w:hAnsi="Book Antiqua" w:cs="Book Antiqua"/>
          <w:color w:val="000000"/>
          <w:lang w:eastAsia="zh-CN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25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rahospi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w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year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Acta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Biom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8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88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470-476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935066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23750/abm.v88i4.5316]</w:t>
      </w:r>
    </w:p>
    <w:p w14:paraId="5F490D48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21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Yang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a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B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lationship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twe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min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i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erg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ak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ng-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e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JPEN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J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arenter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Enteral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6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40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820-826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5690346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177/0148607115572833]</w:t>
      </w:r>
    </w:p>
    <w:p w14:paraId="108F76A0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2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Kashaki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Samghabad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Bordba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tific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jug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le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Year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Ar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9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73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44-35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1819309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5455/medarh.2019.73.344-350]</w:t>
      </w:r>
    </w:p>
    <w:p w14:paraId="6AC68814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23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Dogra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aku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r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Kle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fferent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&lt;</w:t>
      </w:r>
      <w:r w:rsidR="00642712" w:rsidRPr="004712E9">
        <w:rPr>
          <w:rFonts w:ascii="Book Antiqua" w:hAnsi="Book Antiqua" w:cs="Book Antiqua"/>
          <w:color w:val="000000"/>
          <w:lang w:eastAsia="zh-CN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50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andomiz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troll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ial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J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7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64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126-e13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7801753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97/mpg.0000000000001451]</w:t>
      </w:r>
    </w:p>
    <w:p w14:paraId="5D5F4AB2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2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Roelants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JA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Vlaardingerbroek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kk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P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Jonge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C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Goudoeve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B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ermeul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J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wo-Yea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llow-up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andomiz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troll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rven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e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w-Birth-W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JPEN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J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arenter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Enteral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8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42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22-131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7875287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177/0148607116678196]</w:t>
      </w:r>
    </w:p>
    <w:p w14:paraId="2BC16A01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2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Harris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WS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ac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L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yo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uil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t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s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idg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cosahexaeno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i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DHA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p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maturity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J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erinatol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5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35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-7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535709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38/jp.2014.195]</w:t>
      </w:r>
    </w:p>
    <w:p w14:paraId="360C6BF3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lastRenderedPageBreak/>
        <w:t>26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Uauy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n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ng-ch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lyunsatur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t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id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lement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Curr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Opin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5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27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65-171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5689451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97/mop.0000000000000203]</w:t>
      </w:r>
    </w:p>
    <w:p w14:paraId="15961CFA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27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Koletzko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B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pid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Ann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Metab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6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69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Suppl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2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8-4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8103608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159/000452819]</w:t>
      </w:r>
    </w:p>
    <w:p w14:paraId="3AE2522D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28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Shulkin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Pimpi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lling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ranz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wzi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ugg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ozaffaria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-3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t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i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lement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ther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ildhoo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sychomot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isu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ystemat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vie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ta-Analysi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J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8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48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409-418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9546296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93/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jn</w:t>
      </w:r>
      <w:proofErr w:type="spellEnd"/>
      <w:r w:rsidRPr="004712E9">
        <w:rPr>
          <w:rFonts w:ascii="Book Antiqua" w:eastAsia="Book Antiqua" w:hAnsi="Book Antiqua" w:cs="Book Antiqua"/>
          <w:color w:val="000000"/>
        </w:rPr>
        <w:t>/nxx031]</w:t>
      </w:r>
    </w:p>
    <w:p w14:paraId="17775A66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29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Wang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Q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ui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Q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Y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lement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ng-Ch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lyunsatur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t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id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ur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ct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From</w:t>
      </w:r>
      <w:proofErr w:type="gram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c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choo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ystemat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vie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ta-analysi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Neuro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6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59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54-61.e1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7318249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16/j.pediatrneurol.2016.02.017]</w:t>
      </w:r>
    </w:p>
    <w:p w14:paraId="58D3AA8F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3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Thanhaeuser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Fuiko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Oberleitner-Leeb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Brandstaette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nd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Thaje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ber-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Dangl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id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Pablik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rg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Repa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andomiz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r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s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x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pi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muls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tain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is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i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treme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t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nth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rrec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conda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alysi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J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2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2590001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16/j.jpeds.2020.06.056]</w:t>
      </w:r>
    </w:p>
    <w:p w14:paraId="4B430FEF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31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Alshweki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uñuzur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P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Baña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str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ra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Aldamiz-Echevarría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Pipaó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rag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Couce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L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ffer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achidon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i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lement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sychomot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e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andomiz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troll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ial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J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5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4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1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6424477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186/s12937-015-0091-3]</w:t>
      </w:r>
    </w:p>
    <w:p w14:paraId="66C71173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3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Moon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a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Schulzke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Patole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K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imm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Longchai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lyunsatur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t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i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lement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Cochrane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Database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Syst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6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2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D00037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7995607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02/14651858.CD000375.pub5]</w:t>
      </w:r>
    </w:p>
    <w:p w14:paraId="7DF54982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33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Koletzko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B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rgman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nn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ld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Campoy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Clandini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lomb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a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Decs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Demmelmai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Domellöf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FidlerMis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onzalez-Casanov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lastRenderedPageBreak/>
        <w:t>v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Goudoeve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B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Hadjipanayis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Hernell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Lapillonne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ade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rt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atthäus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Ramakrisha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mu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J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Tanjung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Tounia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rls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ul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mul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vi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achidon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i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o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HA?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p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urope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adem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Paediatrics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il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eal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undatio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Am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J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20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11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-16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1665201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93/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ajcn</w:t>
      </w:r>
      <w:proofErr w:type="spellEnd"/>
      <w:r w:rsidRPr="004712E9">
        <w:rPr>
          <w:rFonts w:ascii="Book Antiqua" w:eastAsia="Book Antiqua" w:hAnsi="Book Antiqua" w:cs="Book Antiqua"/>
          <w:color w:val="000000"/>
        </w:rPr>
        <w:t>/nqz252]</w:t>
      </w:r>
    </w:p>
    <w:p w14:paraId="4611ED2C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3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Walsh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V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ow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V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cGui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odi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lement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ven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rtali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ver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Cochrane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Database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Syst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9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2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D005253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0802939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02/14651858.CD005253.pub3]</w:t>
      </w:r>
    </w:p>
    <w:p w14:paraId="38C48F05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3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="00022B95" w:rsidRPr="004712E9">
        <w:rPr>
          <w:rFonts w:ascii="Book Antiqua" w:eastAsia="Book Antiqua" w:hAnsi="Book Antiqua" w:cs="Book Antiqua"/>
          <w:b/>
          <w:bCs/>
          <w:color w:val="000000"/>
        </w:rPr>
        <w:t>Cacho NT</w:t>
      </w:r>
      <w:r w:rsidR="00022B95" w:rsidRPr="004712E9">
        <w:rPr>
          <w:rFonts w:ascii="Book Antiqua" w:eastAsia="Book Antiqua" w:hAnsi="Book Antiqua" w:cs="Book Antiqua"/>
          <w:color w:val="000000"/>
        </w:rPr>
        <w:t xml:space="preserve">, Lawrence RM. Innate Immunity and Breast Milk. </w:t>
      </w:r>
      <w:r w:rsidR="00022B95" w:rsidRPr="004712E9">
        <w:rPr>
          <w:rFonts w:ascii="Book Antiqua" w:eastAsia="Book Antiqua" w:hAnsi="Book Antiqua" w:cs="Book Antiqua"/>
          <w:i/>
          <w:iCs/>
          <w:color w:val="000000"/>
        </w:rPr>
        <w:t>Front Immunol</w:t>
      </w:r>
      <w:r w:rsidR="00022B95" w:rsidRPr="004712E9">
        <w:rPr>
          <w:rFonts w:ascii="Book Antiqua" w:eastAsia="Book Antiqua" w:hAnsi="Book Antiqua" w:cs="Book Antiqua"/>
          <w:color w:val="000000"/>
        </w:rPr>
        <w:t xml:space="preserve"> 2017; </w:t>
      </w:r>
      <w:r w:rsidR="00022B95" w:rsidRPr="004712E9">
        <w:rPr>
          <w:rFonts w:ascii="Book Antiqua" w:eastAsia="Book Antiqua" w:hAnsi="Book Antiqua" w:cs="Book Antiqua"/>
          <w:b/>
          <w:bCs/>
          <w:color w:val="000000"/>
        </w:rPr>
        <w:t>8</w:t>
      </w:r>
      <w:r w:rsidR="00022B95" w:rsidRPr="004712E9">
        <w:rPr>
          <w:rFonts w:ascii="Book Antiqua" w:eastAsia="Book Antiqua" w:hAnsi="Book Antiqua" w:cs="Book Antiqua"/>
          <w:color w:val="000000"/>
        </w:rPr>
        <w:t>: 584 [PMID: 28611768 DOI: 10.3389/fimmu.2017.00584]</w:t>
      </w:r>
    </w:p>
    <w:p w14:paraId="67AF8B14" w14:textId="77777777" w:rsidR="00022B95" w:rsidRPr="004712E9" w:rsidRDefault="00446934" w:rsidP="004712E9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4712E9">
        <w:rPr>
          <w:rFonts w:ascii="Book Antiqua" w:eastAsia="Book Antiqua" w:hAnsi="Book Antiqua" w:cs="Book Antiqua"/>
          <w:color w:val="000000"/>
        </w:rPr>
        <w:t>36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="00022B95" w:rsidRPr="004712E9">
        <w:rPr>
          <w:rFonts w:ascii="Book Antiqua" w:eastAsia="Book Antiqua" w:hAnsi="Book Antiqua" w:cs="Book Antiqua"/>
          <w:b/>
          <w:bCs/>
          <w:color w:val="000000"/>
        </w:rPr>
        <w:t>Choudhury V</w:t>
      </w:r>
      <w:r w:rsidR="00022B95" w:rsidRPr="004712E9">
        <w:rPr>
          <w:rFonts w:ascii="Book Antiqua" w:eastAsia="Book Antiqua" w:hAnsi="Book Antiqua" w:cs="Book Antiqua"/>
          <w:color w:val="000000"/>
        </w:rPr>
        <w:t xml:space="preserve">, Amin SB, Agarwal A, Srivastava LM, </w:t>
      </w:r>
      <w:proofErr w:type="spellStart"/>
      <w:r w:rsidR="00022B95" w:rsidRPr="004712E9">
        <w:rPr>
          <w:rFonts w:ascii="Book Antiqua" w:eastAsia="Book Antiqua" w:hAnsi="Book Antiqua" w:cs="Book Antiqua"/>
          <w:color w:val="000000"/>
        </w:rPr>
        <w:t>Soni</w:t>
      </w:r>
      <w:proofErr w:type="spellEnd"/>
      <w:r w:rsidR="00022B95" w:rsidRPr="004712E9">
        <w:rPr>
          <w:rFonts w:ascii="Book Antiqua" w:eastAsia="Book Antiqua" w:hAnsi="Book Antiqua" w:cs="Book Antiqua"/>
          <w:color w:val="000000"/>
        </w:rPr>
        <w:t xml:space="preserve"> A, </w:t>
      </w:r>
      <w:proofErr w:type="spellStart"/>
      <w:r w:rsidR="00022B95" w:rsidRPr="004712E9">
        <w:rPr>
          <w:rFonts w:ascii="Book Antiqua" w:eastAsia="Book Antiqua" w:hAnsi="Book Antiqua" w:cs="Book Antiqua"/>
          <w:color w:val="000000"/>
        </w:rPr>
        <w:t>Saluja</w:t>
      </w:r>
      <w:proofErr w:type="spellEnd"/>
      <w:r w:rsidR="00022B95" w:rsidRPr="004712E9">
        <w:rPr>
          <w:rFonts w:ascii="Book Antiqua" w:eastAsia="Book Antiqua" w:hAnsi="Book Antiqua" w:cs="Book Antiqua"/>
          <w:color w:val="000000"/>
        </w:rPr>
        <w:t xml:space="preserve"> S. Latent iron deficiency at birth influences auditory neural maturation in late preterm and term infants. </w:t>
      </w:r>
      <w:r w:rsidR="00022B95" w:rsidRPr="004712E9">
        <w:rPr>
          <w:rFonts w:ascii="Book Antiqua" w:eastAsia="Book Antiqua" w:hAnsi="Book Antiqua" w:cs="Book Antiqua"/>
          <w:i/>
          <w:iCs/>
          <w:color w:val="000000"/>
        </w:rPr>
        <w:t xml:space="preserve">Am J Clin </w:t>
      </w:r>
      <w:proofErr w:type="spellStart"/>
      <w:r w:rsidR="00022B95" w:rsidRPr="004712E9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022B95" w:rsidRPr="004712E9">
        <w:rPr>
          <w:rFonts w:ascii="Book Antiqua" w:eastAsia="Book Antiqua" w:hAnsi="Book Antiqua" w:cs="Book Antiqua"/>
          <w:color w:val="000000"/>
        </w:rPr>
        <w:t xml:space="preserve"> 2015; </w:t>
      </w:r>
      <w:r w:rsidR="00022B95" w:rsidRPr="004712E9">
        <w:rPr>
          <w:rFonts w:ascii="Book Antiqua" w:eastAsia="Book Antiqua" w:hAnsi="Book Antiqua" w:cs="Book Antiqua"/>
          <w:b/>
          <w:bCs/>
          <w:color w:val="000000"/>
        </w:rPr>
        <w:t>102</w:t>
      </w:r>
      <w:r w:rsidR="00022B95" w:rsidRPr="004712E9">
        <w:rPr>
          <w:rFonts w:ascii="Book Antiqua" w:eastAsia="Book Antiqua" w:hAnsi="Book Antiqua" w:cs="Book Antiqua"/>
          <w:color w:val="000000"/>
        </w:rPr>
        <w:t>: 1030-1034 [PMID: 26310540 DOI: 10.3945/ajcn.115.113084]</w:t>
      </w:r>
    </w:p>
    <w:p w14:paraId="54777D6B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37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Andreas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NJ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Kampman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hr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e-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Doare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vie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os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oactivity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Hum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Dev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5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91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629-63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637535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16/j.earlhumdev.2015.08.013]</w:t>
      </w:r>
    </w:p>
    <w:p w14:paraId="07135514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38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Paramasivam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chi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Opara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ewe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P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munology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view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J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Fertil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Womens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06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51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8-217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7269587]</w:t>
      </w:r>
    </w:p>
    <w:p w14:paraId="0BB3A6A0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39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nov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o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on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strointesti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urr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nowled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u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ED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color w:val="000000"/>
        </w:rPr>
        <w:t>J</w:t>
      </w:r>
      <w:r w:rsidR="005352BA" w:rsidRPr="004712E9">
        <w:rPr>
          <w:rFonts w:ascii="Book Antiqua" w:eastAsia="Book Antiqua" w:hAnsi="Book Antiqua" w:cs="Book Antiqua"/>
          <w:i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color w:val="000000"/>
        </w:rPr>
        <w:t>Pediat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06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color w:val="000000"/>
        </w:rPr>
        <w:t>149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49-S61</w:t>
      </w:r>
    </w:p>
    <w:p w14:paraId="060C111C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4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Alzaree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FA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AbuShady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Att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th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l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i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li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ru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sulin-Lik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ctor-1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Open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Access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Maced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J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9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77-81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074016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3889/oamjms.2019.035]</w:t>
      </w:r>
    </w:p>
    <w:p w14:paraId="17F90F81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41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Li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Xi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Zha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Z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u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100B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i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-deriv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troph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cto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l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e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ne-deriv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troph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ct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LoS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O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1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21663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1738758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371/journal.pone.0021663]</w:t>
      </w:r>
    </w:p>
    <w:p w14:paraId="48D48168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lastRenderedPageBreak/>
        <w:t>4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Koo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an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rt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i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ildr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e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t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ystemat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view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J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4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9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523136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186/1475-2891-13-94]</w:t>
      </w:r>
    </w:p>
    <w:p w14:paraId="1B755FCE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43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Gibertoni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Corvaglia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Vandin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Rucc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Savin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Alessandron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Sansavin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Fantin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P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Faldella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i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ur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ICU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ospitaliz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e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tali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hor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udy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LoS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O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5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011655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559063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371/journal.pone.0116552]</w:t>
      </w:r>
    </w:p>
    <w:p w14:paraId="00E92055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4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Strømmen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Blakstad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W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oltu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Almaas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sterber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Amlie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K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Rønnestad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Nakstad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Drevo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Bjørnerud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Courivaud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Hol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K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Veierød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B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Fjell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Walhovd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B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vers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hanc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e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rov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ur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ea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Neonatolog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5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07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68-7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5401387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159/000368181]</w:t>
      </w:r>
    </w:p>
    <w:p w14:paraId="0A89FCBA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4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Blakstad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EW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Strømme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oltu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Wattam</w:t>
      </w:r>
      <w:proofErr w:type="spellEnd"/>
      <w:r w:rsidRPr="004712E9">
        <w:rPr>
          <w:rFonts w:ascii="Book Antiqua" w:eastAsia="Book Antiqua" w:hAnsi="Book Antiqua" w:cs="Book Antiqua"/>
          <w:color w:val="000000"/>
        </w:rPr>
        <w:t>-Be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Nordheim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Almaas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Grøn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Rønnestad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Brække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vers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Hofste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Veierød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B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sterber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Drevo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Nakstad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rov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isu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ercep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e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hanc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ly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Neonatolog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5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08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0-37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596789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159/000381660]</w:t>
      </w:r>
    </w:p>
    <w:p w14:paraId="6AB1269D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46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Blesa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lliv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Anblaga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elfor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Quigle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parr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Serag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mp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I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Basti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ard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P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pos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dif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nectivi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Neuroima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9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84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431-439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0240903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16/j.neuroimage.2018.09.045]</w:t>
      </w:r>
    </w:p>
    <w:p w14:paraId="29233F79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47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Hård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AL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ilss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K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u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nsen-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Pupp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m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EH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Hellström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vie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ow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n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mo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ter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Acta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aediat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9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08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998-1007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0565323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111/apa.14702]</w:t>
      </w:r>
    </w:p>
    <w:p w14:paraId="4846CC70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48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Bergner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EM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Shypailo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Visuthranukul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g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'Donne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wthor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bram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i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B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d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ositio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Yea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mo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clus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e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o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lastRenderedPageBreak/>
        <w:t>Intens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nit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ilo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udy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Breastfeed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20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5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04-311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2298596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89/bfm.2019.0210]</w:t>
      </w:r>
    </w:p>
    <w:p w14:paraId="5F1DC977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49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O'Connor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DL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ibbi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is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nd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nnan-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Donna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mpbe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Vaz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Fusch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Asztalos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ur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el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ane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ng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T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DoMINO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up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upple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n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par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mul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e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w-Birth-W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8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nths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andomiz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linic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ial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JAM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6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316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897-190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7825008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01/jama.2016.16144]</w:t>
      </w:r>
    </w:p>
    <w:p w14:paraId="14C6BFD6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5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Quigley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Embleto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D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cGui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mul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v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n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a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Cochrane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Database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Syst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9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D002971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1322731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02/14651858.CD002971.pub5]</w:t>
      </w:r>
    </w:p>
    <w:p w14:paraId="27BA33E9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51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Walsh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V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ow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V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Askie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Embleto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D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cGui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-enrich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mul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v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andar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mul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Cochrane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Database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Syst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9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D00420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1314903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02/14651858.CD004204.pub3]</w:t>
      </w:r>
    </w:p>
    <w:p w14:paraId="2D6629D8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5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Li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B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u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Y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or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G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hm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e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obins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Zhu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e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Cadete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ohnson-Hen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Landberg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Alganab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Abrahamsso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lgado-Olgu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Pierro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er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M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ligosaccharid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ain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crotiz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terocolit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tiva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sti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e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fferentiatio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Food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20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64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2000519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2926533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02/mnfr.202000519]</w:t>
      </w:r>
    </w:p>
    <w:p w14:paraId="435FFFC9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53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Sodhi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CP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p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Yamaguchi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Y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ult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B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Kovle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iñ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F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Zhou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Q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nfiel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Werts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d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uc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H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oehr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ind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i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u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Hackam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J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ligosaccharid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'-fucosyllacto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6'-sialyllacto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ain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crotiz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terocolit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hibi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ll-lik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cept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ignaling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21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89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91-101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2221473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38/s41390-020-0852-3]</w:t>
      </w:r>
    </w:p>
    <w:p w14:paraId="54E4A453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5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Nolan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LS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im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oo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o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ligosaccharid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biotic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o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crobiom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is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crotiz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terocolitis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arra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view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Nutrie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20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303618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3390/nu12103052]</w:t>
      </w:r>
    </w:p>
    <w:p w14:paraId="6280E9FA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5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Torres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Roldan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VD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Urtecho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upt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Yonemitsu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Cárcamo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P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cho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J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ligosaccharid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i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te-onse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o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ps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lastRenderedPageBreak/>
        <w:t>Peruvi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ery-low-birth-w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Am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J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20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12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6-11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2401307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93/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ajcn</w:t>
      </w:r>
      <w:proofErr w:type="spellEnd"/>
      <w:r w:rsidRPr="004712E9">
        <w:rPr>
          <w:rFonts w:ascii="Book Antiqua" w:eastAsia="Book Antiqua" w:hAnsi="Book Antiqua" w:cs="Book Antiqua"/>
          <w:color w:val="000000"/>
        </w:rPr>
        <w:t>/nqaa102]</w:t>
      </w:r>
    </w:p>
    <w:p w14:paraId="069D1642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56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Fleming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SA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ud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us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Y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etairo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ein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nov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Dilge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vi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ligosaccharid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lici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rov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cogn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emo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curr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4712E9">
        <w:rPr>
          <w:rFonts w:ascii="Book Antiqua" w:eastAsia="Book Antiqua" w:hAnsi="Book Antiqua" w:cs="Book Antiqua"/>
          <w:color w:val="000000"/>
        </w:rPr>
        <w:t>With</w:t>
      </w:r>
      <w:proofErr w:type="gram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lterati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g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olu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ppocamp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RN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pressio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Neurosc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20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4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77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2903658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3389/fnins.2020.00770]</w:t>
      </w:r>
    </w:p>
    <w:p w14:paraId="536B8DCF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57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Jorgensen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JM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You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Ashor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Ashor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aim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av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C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Goonatilleke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Kumwenda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Lebrilla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B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let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ad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L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Sadalak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tt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u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D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Zivkovic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we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G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i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ligosaccharid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oac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i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mo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lawi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ther-infa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yad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Am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J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2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3096556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93/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ajcn</w:t>
      </w:r>
      <w:proofErr w:type="spellEnd"/>
      <w:r w:rsidRPr="004712E9">
        <w:rPr>
          <w:rFonts w:ascii="Book Antiqua" w:eastAsia="Book Antiqua" w:hAnsi="Book Antiqua" w:cs="Book Antiqua"/>
          <w:color w:val="000000"/>
        </w:rPr>
        <w:t>/nqaa272]</w:t>
      </w:r>
    </w:p>
    <w:p w14:paraId="602C2201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58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Arboleya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ánchez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lani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Durant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olí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rnández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yes-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Gavilá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G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entur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argolles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Gueimonde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sti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crobiot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onat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ffe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eri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tibiotic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J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5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66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538-54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5444008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16/j.jpeds.2014.09.041]</w:t>
      </w:r>
    </w:p>
    <w:p w14:paraId="1821581B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59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Jia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Xu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X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a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Q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Zha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Y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a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u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Y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i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a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t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tibiotic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r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u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crobiot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ur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fe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JPEN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J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arenter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Enteral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20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44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639-65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1452218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02/jpen.1695]</w:t>
      </w:r>
    </w:p>
    <w:p w14:paraId="523DD22F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6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Keunen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Elburg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nde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J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a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protec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licati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llow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5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77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48-15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531458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38/pr.2014.171]</w:t>
      </w:r>
    </w:p>
    <w:p w14:paraId="28B52EC4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61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Robertson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avv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Clapuc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on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aimoun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ow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inocha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a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lark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cide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necrotising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terocolit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efo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f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roduc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outi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phylact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Lactobacillu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Bifidobacteriu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biotic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Arch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Child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Fetal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Neonatal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20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05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80-386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1666311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136/archdischild-2019-317346]</w:t>
      </w:r>
    </w:p>
    <w:p w14:paraId="49CFD8F0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6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van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den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Akker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CHP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Goudoeve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B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ami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Domellöf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Embleto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D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Hojsak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Lapillonne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ihatsch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Bern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Canan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Bronsky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Campoy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Fewtrell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idl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uarin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ul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Indrio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Kolaček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re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Vandenplas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Y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lastRenderedPageBreak/>
        <w:t>Weizma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Z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Szajewska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biotic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p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urope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ocie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Paediatric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stroenterolog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epatolog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mitte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urope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ocie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Paediatric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stroenterolog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epatolog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ork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up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biotic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biotic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J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20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70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664-68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2332478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97/MPG.0000000000002655]</w:t>
      </w:r>
    </w:p>
    <w:p w14:paraId="45C250D2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63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Raghuram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Ya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ur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Cieslak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Z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Synnes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ukerji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ha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S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nadi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o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twork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anadi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o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llow-Up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twor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vestigator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ea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ajecto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onate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Pediatric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7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4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8759409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542/peds.2017-0216]</w:t>
      </w:r>
    </w:p>
    <w:p w14:paraId="4AA355C4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6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Taine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arl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Beltrand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Rozé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ég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Botto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Heude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tna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ildr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r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derate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mal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estatio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erm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ystemati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view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aediatr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Perinat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Epidemio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8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32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68-28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969188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111/ppe.12468]</w:t>
      </w:r>
    </w:p>
    <w:p w14:paraId="771E12FF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6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Hsu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CT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su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YC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ost-dischar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d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mo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e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aiwan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ationwi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hor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tudy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LoS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O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8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019257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9444139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371/journal.pone.0192574]</w:t>
      </w:r>
    </w:p>
    <w:p w14:paraId="57CBB5D3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66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Chien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HC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su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Y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C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e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veri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i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tra-uteri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tardation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Neonatol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8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59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68-17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886600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16/j.pedneo.2017.08.003]</w:t>
      </w:r>
    </w:p>
    <w:p w14:paraId="3D0B3CCA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67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Paviotti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Cunto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Zennaro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z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Trava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Cont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u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Demarin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igh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t-fre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ss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rrelat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rg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erebella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olu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erm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Acta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aediat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7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06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918-92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8295577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111/apa.13829]</w:t>
      </w:r>
    </w:p>
    <w:p w14:paraId="7327E2C1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68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Ramel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SE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a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L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ristians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oy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eorgief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K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Demerath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W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ea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i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t-Fre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s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u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s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rov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Yea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rrec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maturit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e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lastRenderedPageBreak/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J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6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73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8-11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705645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16/j.jpeds.2016.03.003]</w:t>
      </w:r>
    </w:p>
    <w:p w14:paraId="5C32E9FE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69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Frondas-Chauty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im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Flamant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Hanf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Darmau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Rozé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C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fici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re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s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e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schar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ssocia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logic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airm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Year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J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ediat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8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96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01-30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9336797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16/j.jpeds.2017.12.017]</w:t>
      </w:r>
    </w:p>
    <w:p w14:paraId="2847940F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7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Hickey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eorgief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ame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llow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crotiz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terocoliti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Semin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Fetal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Neonatal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8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23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426-43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014506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16/j.siny.2018.08.005]</w:t>
      </w:r>
    </w:p>
    <w:p w14:paraId="5D07D4AC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71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Adams-Chapman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I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crotiz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terocolit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erinatol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8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45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453-466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0144849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16/j.clp.2018.05.014]</w:t>
      </w:r>
    </w:p>
    <w:p w14:paraId="1076A06E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7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Hsiao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CC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sai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L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he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C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ptim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mprov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e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4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72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532-540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4938866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111/nure.12110]</w:t>
      </w:r>
    </w:p>
    <w:p w14:paraId="31F55C8D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73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So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atters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ol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oge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Belza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ilv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Avitzu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Y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l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W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eurodevelopment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utcom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sti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ail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6</w:t>
      </w:r>
      <w:r w:rsidRPr="004712E9">
        <w:rPr>
          <w:rFonts w:eastAsia="Book Antiqua"/>
          <w:color w:val="000000"/>
        </w:rPr>
        <w:t> 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rrec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Hum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Dev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9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30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8-43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0660017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16/j.earlhumdev.2018.12.020]</w:t>
      </w:r>
    </w:p>
    <w:p w14:paraId="2CEC56BB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7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Lucas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orle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J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Randomised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ri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e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bie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at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llige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quotient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BMJ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998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317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481-1487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9831573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136/bmj.317.7171.1481]</w:t>
      </w:r>
    </w:p>
    <w:p w14:paraId="01C7FEAE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75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Hiltunen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Löyttyniem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Isolaur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Rautava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nti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rrec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g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Yea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treme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Neonatolog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8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13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0-107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9131014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159/000480633]</w:t>
      </w:r>
    </w:p>
    <w:p w14:paraId="70821C45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76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b/>
          <w:bCs/>
          <w:color w:val="000000"/>
        </w:rPr>
        <w:t>Strodtbeck</w:t>
      </w:r>
      <w:proofErr w:type="spellEnd"/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F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o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tect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matu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ro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psi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Crit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Nurs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North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A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03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5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79-87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2597043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16/s0899-5885(02)00043-6]</w:t>
      </w:r>
    </w:p>
    <w:p w14:paraId="4A8372B6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77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Hay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WW</w:t>
      </w:r>
      <w:r w:rsidRPr="004712E9">
        <w:rPr>
          <w:rFonts w:ascii="Book Antiqua" w:eastAsia="Book Antiqua" w:hAnsi="Book Antiqua" w:cs="Book Antiqua"/>
          <w:color w:val="000000"/>
        </w:rPr>
        <w:t>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ptimiz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Zhongguo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Dang</w:t>
      </w:r>
      <w:r w:rsidR="00B5019E" w:rsidRPr="004712E9">
        <w:rPr>
          <w:rFonts w:ascii="Book Antiqua" w:hAnsi="Book Antiqua" w:cs="Book Antiqua"/>
          <w:i/>
          <w:iCs/>
          <w:color w:val="000000"/>
          <w:lang w:eastAsia="zh-CN"/>
        </w:rPr>
        <w:t>d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ai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Er</w:t>
      </w:r>
      <w:r w:rsidR="00B5019E" w:rsidRPr="004712E9">
        <w:rPr>
          <w:rFonts w:ascii="Book Antiqua" w:hAnsi="Book Antiqua" w:cs="Book Antiqua"/>
          <w:i/>
          <w:iCs/>
          <w:color w:val="000000"/>
          <w:lang w:eastAsia="zh-CN"/>
        </w:rPr>
        <w:t>k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e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Za</w:t>
      </w:r>
      <w:r w:rsidR="00B5019E" w:rsidRPr="004712E9">
        <w:rPr>
          <w:rFonts w:ascii="Book Antiqua" w:hAnsi="Book Antiqua" w:cs="Book Antiqua"/>
          <w:i/>
          <w:iCs/>
          <w:color w:val="000000"/>
          <w:lang w:eastAsia="zh-CN"/>
        </w:rPr>
        <w:t>z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hi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7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-21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8100316]</w:t>
      </w:r>
    </w:p>
    <w:p w14:paraId="2FD49366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lastRenderedPageBreak/>
        <w:t>78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Kwok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TC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rl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a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a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ter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eed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Semin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erinatol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9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43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51159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31443906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053/j.semperi.2019.06.007]</w:t>
      </w:r>
    </w:p>
    <w:p w14:paraId="09277D62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79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Ng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DV</w:t>
      </w:r>
      <w:r w:rsidRPr="004712E9">
        <w:rPr>
          <w:rFonts w:ascii="Book Antiqua" w:eastAsia="Book Antiqua" w:hAnsi="Book Antiqua" w:cs="Book Antiqua"/>
          <w:color w:val="000000"/>
        </w:rPr>
        <w:t>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rennan-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Donnan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nge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and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ibbi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as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is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'Conn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L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lo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hievi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nerg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utri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oal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Ve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ow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ir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igh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fan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irs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eek?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JPEN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J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Parenter</w:t>
      </w:r>
      <w:proofErr w:type="spellEnd"/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i/>
          <w:iCs/>
          <w:color w:val="000000"/>
        </w:rPr>
        <w:t>Enteral</w:t>
      </w:r>
      <w:r w:rsidR="005352BA" w:rsidRPr="004712E9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i/>
          <w:iCs/>
          <w:color w:val="000000"/>
        </w:rPr>
        <w:t>Nutr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17;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41</w:t>
      </w:r>
      <w:r w:rsidRPr="004712E9">
        <w:rPr>
          <w:rFonts w:ascii="Book Antiqua" w:eastAsia="Book Antiqua" w:hAnsi="Book Antiqua" w:cs="Book Antiqua"/>
          <w:color w:val="000000"/>
        </w:rPr>
        <w:t>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500-506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[PMID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6160253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OI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0.1177/0148607115594674]</w:t>
      </w:r>
    </w:p>
    <w:p w14:paraId="4B01DD76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  <w:sectPr w:rsidR="00A77B3E" w:rsidRPr="004712E9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199CEF0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24A48336" w14:textId="7C3CD9B4" w:rsidR="00A77B3E" w:rsidRPr="007C77B1" w:rsidRDefault="00446934" w:rsidP="004712E9">
      <w:pPr>
        <w:spacing w:line="360" w:lineRule="auto"/>
        <w:jc w:val="both"/>
        <w:rPr>
          <w:rFonts w:ascii="Book Antiqua" w:hAnsi="Book Antiqua"/>
          <w:lang w:eastAsia="zh-CN"/>
        </w:rPr>
      </w:pPr>
      <w:r w:rsidRPr="004712E9"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nflic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terest</w:t>
      </w:r>
      <w:r w:rsidR="007C77B1">
        <w:rPr>
          <w:rFonts w:ascii="Book Antiqua" w:hAnsi="Book Antiqua" w:cs="Book Antiqua" w:hint="eastAsia"/>
          <w:color w:val="000000"/>
          <w:lang w:eastAsia="zh-CN"/>
        </w:rPr>
        <w:t>.</w:t>
      </w:r>
    </w:p>
    <w:p w14:paraId="564A8708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042B24A3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tic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pen-acces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rticl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a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a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lec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-hou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dito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ful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eer-review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xter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viewers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stribu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ccordanc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it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rea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ommon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ttributi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4712E9">
        <w:rPr>
          <w:rFonts w:ascii="Book Antiqua" w:eastAsia="Book Antiqua" w:hAnsi="Book Antiqua" w:cs="Book Antiqua"/>
          <w:color w:val="000000"/>
        </w:rPr>
        <w:t>NonCommercial</w:t>
      </w:r>
      <w:proofErr w:type="spellEnd"/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C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Y-N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4.0)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cens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hi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ermit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ther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o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stribute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remix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dapt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uil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p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or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n-commercially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licen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ir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erivativ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ork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ifferent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erms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vid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original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work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properl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i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s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s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non-commercial.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See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ttp://creativecommons.org/Licenses/by-nc/4.0/</w:t>
      </w:r>
    </w:p>
    <w:p w14:paraId="062935D2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76025A08" w14:textId="43B22652" w:rsidR="00A77B3E" w:rsidRDefault="00446934" w:rsidP="004712E9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4712E9">
        <w:rPr>
          <w:rFonts w:ascii="Book Antiqua" w:eastAsia="Book Antiqua" w:hAnsi="Book Antiqua" w:cs="Book Antiqua"/>
          <w:b/>
          <w:color w:val="000000"/>
        </w:rPr>
        <w:t>Manuscript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color w:val="000000"/>
        </w:rPr>
        <w:t>source: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Invi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="004712E9">
        <w:rPr>
          <w:rFonts w:ascii="Book Antiqua" w:hAnsi="Book Antiqua" w:cs="Book Antiqua" w:hint="eastAsia"/>
          <w:color w:val="000000"/>
          <w:lang w:eastAsia="zh-CN"/>
        </w:rPr>
        <w:t>m</w:t>
      </w:r>
      <w:r w:rsidRPr="004712E9">
        <w:rPr>
          <w:rFonts w:ascii="Book Antiqua" w:eastAsia="Book Antiqua" w:hAnsi="Book Antiqua" w:cs="Book Antiqua"/>
          <w:color w:val="000000"/>
        </w:rPr>
        <w:t>anuscript</w:t>
      </w:r>
    </w:p>
    <w:p w14:paraId="2474F7D9" w14:textId="77777777" w:rsidR="004712E9" w:rsidRPr="004712E9" w:rsidRDefault="004712E9" w:rsidP="004712E9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263828BD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b/>
          <w:color w:val="000000"/>
        </w:rPr>
        <w:t>Peer-review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color w:val="000000"/>
        </w:rPr>
        <w:t>started: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March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8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21</w:t>
      </w:r>
    </w:p>
    <w:p w14:paraId="537FA477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b/>
          <w:color w:val="000000"/>
        </w:rPr>
        <w:t>First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color w:val="000000"/>
        </w:rPr>
        <w:t>decision: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Jun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17,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2021</w:t>
      </w:r>
    </w:p>
    <w:p w14:paraId="62D53FD9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b/>
          <w:color w:val="000000"/>
        </w:rPr>
        <w:t>Article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color w:val="000000"/>
        </w:rPr>
        <w:t>press: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29FF40C6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4064B6B5" w14:textId="470476A8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b/>
          <w:color w:val="000000"/>
        </w:rPr>
        <w:t>Specialty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color w:val="000000"/>
        </w:rPr>
        <w:t>type: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712E9" w:rsidRPr="00E700C2">
        <w:rPr>
          <w:rFonts w:ascii="Book Antiqua" w:eastAsia="微软雅黑" w:hAnsi="Book Antiqua" w:cs="宋体"/>
        </w:rPr>
        <w:t>Medical laboratory technology</w:t>
      </w:r>
    </w:p>
    <w:p w14:paraId="72C2223B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b/>
          <w:color w:val="000000"/>
        </w:rPr>
        <w:t>Country/Territory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color w:val="000000"/>
        </w:rPr>
        <w:t>origin: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Unite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Kingdom</w:t>
      </w:r>
    </w:p>
    <w:p w14:paraId="1CA82187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b/>
          <w:color w:val="000000"/>
        </w:rPr>
        <w:t>Peer-review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color w:val="000000"/>
        </w:rPr>
        <w:t>report’s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color w:val="000000"/>
        </w:rPr>
        <w:t>scientific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color w:val="000000"/>
        </w:rPr>
        <w:t>quality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791B07B0" w14:textId="4D0BFD43" w:rsidR="00A77B3E" w:rsidRPr="00681412" w:rsidRDefault="00446934" w:rsidP="004712E9">
      <w:pPr>
        <w:spacing w:line="360" w:lineRule="auto"/>
        <w:jc w:val="both"/>
        <w:rPr>
          <w:rFonts w:ascii="Book Antiqua" w:hAnsi="Book Antiqua"/>
          <w:lang w:eastAsia="zh-CN"/>
        </w:rPr>
      </w:pPr>
      <w:r w:rsidRPr="004712E9">
        <w:rPr>
          <w:rFonts w:ascii="Book Antiqua" w:eastAsia="Book Antiqua" w:hAnsi="Book Antiqua" w:cs="Book Antiqua"/>
          <w:color w:val="000000"/>
        </w:rPr>
        <w:t>Gra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A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Excellent)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="00681412">
        <w:rPr>
          <w:rFonts w:ascii="Book Antiqua" w:hAnsi="Book Antiqua" w:cs="Book Antiqua" w:hint="eastAsia"/>
          <w:color w:val="000000"/>
          <w:lang w:eastAsia="zh-CN"/>
        </w:rPr>
        <w:t>A</w:t>
      </w:r>
    </w:p>
    <w:p w14:paraId="1D02EE5D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Gra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B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Very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good)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0</w:t>
      </w:r>
    </w:p>
    <w:p w14:paraId="147F3057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Gra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Good)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C</w:t>
      </w:r>
    </w:p>
    <w:p w14:paraId="6E6E492D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Gra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D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Fair)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0</w:t>
      </w:r>
    </w:p>
    <w:p w14:paraId="17FA3FCE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color w:val="000000"/>
        </w:rPr>
        <w:t>Grad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E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(Poor):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0</w:t>
      </w:r>
    </w:p>
    <w:p w14:paraId="766E906F" w14:textId="77777777" w:rsidR="00A77B3E" w:rsidRPr="004712E9" w:rsidRDefault="00A77B3E" w:rsidP="004712E9">
      <w:pPr>
        <w:spacing w:line="360" w:lineRule="auto"/>
        <w:jc w:val="both"/>
        <w:rPr>
          <w:rFonts w:ascii="Book Antiqua" w:hAnsi="Book Antiqua"/>
        </w:rPr>
      </w:pPr>
    </w:p>
    <w:p w14:paraId="0AA7E0EC" w14:textId="7EB28389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  <w:sectPr w:rsidR="00A77B3E" w:rsidRPr="004712E9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4712E9">
        <w:rPr>
          <w:rFonts w:ascii="Book Antiqua" w:eastAsia="Book Antiqua" w:hAnsi="Book Antiqua" w:cs="Book Antiqua"/>
          <w:b/>
          <w:color w:val="000000"/>
        </w:rPr>
        <w:t>P-Reviewer: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Zeng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color w:val="000000"/>
        </w:rPr>
        <w:t>H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color w:val="000000"/>
        </w:rPr>
        <w:t>S-Editor: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712E9">
        <w:rPr>
          <w:rFonts w:ascii="Book Antiqua" w:hAnsi="Book Antiqua" w:cs="Book Antiqua" w:hint="eastAsia"/>
          <w:color w:val="000000"/>
          <w:lang w:eastAsia="zh-CN"/>
        </w:rPr>
        <w:t>Wang LL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color w:val="000000"/>
        </w:rPr>
        <w:t>L-Editor:</w:t>
      </w:r>
      <w:r w:rsid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color w:val="000000"/>
        </w:rPr>
        <w:t>P-Editor: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656C751B" w14:textId="77777777" w:rsidR="00A77B3E" w:rsidRPr="004712E9" w:rsidRDefault="00446934" w:rsidP="004712E9">
      <w:pPr>
        <w:spacing w:line="360" w:lineRule="auto"/>
        <w:jc w:val="both"/>
        <w:rPr>
          <w:rFonts w:ascii="Book Antiqua" w:hAnsi="Book Antiqua"/>
        </w:rPr>
      </w:pPr>
      <w:r w:rsidRPr="004712E9"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5352BA" w:rsidRPr="004712E9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color w:val="000000"/>
        </w:rPr>
        <w:t>Legends</w:t>
      </w:r>
    </w:p>
    <w:p w14:paraId="0CD56F91" w14:textId="77777777" w:rsidR="00122DFA" w:rsidRPr="004712E9" w:rsidRDefault="00122DFA" w:rsidP="004712E9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 w:rsidRPr="004712E9">
        <w:rPr>
          <w:rFonts w:ascii="Book Antiqua" w:hAnsi="Book Antiqua" w:cs="Book Antiqua"/>
          <w:b/>
          <w:bCs/>
          <w:noProof/>
          <w:color w:val="000000"/>
          <w:lang w:eastAsia="zh-CN"/>
        </w:rPr>
        <w:drawing>
          <wp:inline distT="0" distB="0" distL="0" distR="0" wp14:anchorId="2597B93C" wp14:editId="48A9F64F">
            <wp:extent cx="5943600" cy="324675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C02DE9.tmp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246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25D095" w14:textId="77777777" w:rsidR="00122DFA" w:rsidRPr="004712E9" w:rsidRDefault="00446934" w:rsidP="004712E9">
      <w:pPr>
        <w:spacing w:line="360" w:lineRule="auto"/>
        <w:jc w:val="both"/>
        <w:rPr>
          <w:rFonts w:ascii="Book Antiqua" w:hAnsi="Book Antiqua" w:cs="Book Antiqua"/>
          <w:bCs/>
          <w:color w:val="000000"/>
          <w:lang w:eastAsia="zh-CN"/>
        </w:rPr>
      </w:pPr>
      <w:r w:rsidRPr="004712E9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1</w:t>
      </w:r>
      <w:r w:rsidR="005352BA" w:rsidRPr="004712E9">
        <w:rPr>
          <w:rFonts w:ascii="Book Antiqua" w:eastAsia="Book Antiqua" w:hAnsi="Book Antiqua" w:cs="Book Antiqua"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Direct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effect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nutrients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on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brain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development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of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preterm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infant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indirect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impacts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preventing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some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neonatal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complications,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which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can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affect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neurodevelopment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in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their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own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712E9">
        <w:rPr>
          <w:rFonts w:ascii="Book Antiqua" w:eastAsia="Book Antiqua" w:hAnsi="Book Antiqua" w:cs="Book Antiqua"/>
          <w:b/>
          <w:bCs/>
          <w:color w:val="000000"/>
        </w:rPr>
        <w:t>right.</w:t>
      </w:r>
      <w:r w:rsidR="005352BA" w:rsidRPr="004712E9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22DFA" w:rsidRPr="004712E9">
        <w:rPr>
          <w:rFonts w:ascii="Book Antiqua" w:eastAsia="Book Antiqua" w:hAnsi="Book Antiqua" w:cs="Book Antiqua"/>
          <w:bCs/>
          <w:color w:val="000000"/>
        </w:rPr>
        <w:t>PN:</w:t>
      </w:r>
      <w:r w:rsidR="005352BA" w:rsidRPr="004712E9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122DFA" w:rsidRPr="004712E9">
        <w:rPr>
          <w:rFonts w:ascii="Book Antiqua" w:eastAsia="Book Antiqua" w:hAnsi="Book Antiqua" w:cs="Book Antiqua"/>
          <w:bCs/>
          <w:color w:val="000000"/>
        </w:rPr>
        <w:t>Parenteral</w:t>
      </w:r>
      <w:r w:rsidR="005352BA" w:rsidRPr="004712E9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122DFA" w:rsidRPr="004712E9">
        <w:rPr>
          <w:rFonts w:ascii="Book Antiqua" w:eastAsia="Book Antiqua" w:hAnsi="Book Antiqua" w:cs="Book Antiqua"/>
          <w:bCs/>
          <w:color w:val="000000"/>
        </w:rPr>
        <w:t>nutrition</w:t>
      </w:r>
      <w:r w:rsidR="00122DFA" w:rsidRPr="004712E9">
        <w:rPr>
          <w:rFonts w:ascii="Book Antiqua" w:hAnsi="Book Antiqua" w:cs="Book Antiqua"/>
          <w:bCs/>
          <w:color w:val="000000"/>
          <w:lang w:eastAsia="zh-CN"/>
        </w:rPr>
        <w:t>;</w:t>
      </w:r>
      <w:r w:rsidR="005352BA" w:rsidRPr="004712E9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122DFA" w:rsidRPr="004712E9">
        <w:rPr>
          <w:rFonts w:ascii="Book Antiqua" w:eastAsia="Book Antiqua" w:hAnsi="Book Antiqua" w:cs="Book Antiqua"/>
          <w:bCs/>
          <w:color w:val="000000"/>
        </w:rPr>
        <w:t>LCPUFA:</w:t>
      </w:r>
      <w:r w:rsidR="005352BA" w:rsidRPr="004712E9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122DFA" w:rsidRPr="004712E9">
        <w:rPr>
          <w:rFonts w:ascii="Book Antiqua" w:eastAsia="Book Antiqua" w:hAnsi="Book Antiqua" w:cs="Book Antiqua"/>
          <w:bCs/>
          <w:color w:val="000000"/>
        </w:rPr>
        <w:t>Long</w:t>
      </w:r>
      <w:r w:rsidR="005352BA" w:rsidRPr="004712E9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122DFA" w:rsidRPr="004712E9">
        <w:rPr>
          <w:rFonts w:ascii="Book Antiqua" w:eastAsia="Book Antiqua" w:hAnsi="Book Antiqua" w:cs="Book Antiqua"/>
          <w:bCs/>
          <w:color w:val="000000"/>
        </w:rPr>
        <w:t>chain</w:t>
      </w:r>
      <w:r w:rsidR="005352BA" w:rsidRPr="004712E9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122DFA" w:rsidRPr="004712E9">
        <w:rPr>
          <w:rFonts w:ascii="Book Antiqua" w:eastAsia="Book Antiqua" w:hAnsi="Book Antiqua" w:cs="Book Antiqua"/>
          <w:bCs/>
          <w:color w:val="000000"/>
        </w:rPr>
        <w:t>polyunsaturated</w:t>
      </w:r>
      <w:r w:rsidR="005352BA" w:rsidRPr="004712E9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122DFA" w:rsidRPr="004712E9">
        <w:rPr>
          <w:rFonts w:ascii="Book Antiqua" w:eastAsia="Book Antiqua" w:hAnsi="Book Antiqua" w:cs="Book Antiqua"/>
          <w:bCs/>
          <w:color w:val="000000"/>
        </w:rPr>
        <w:t>fatty</w:t>
      </w:r>
      <w:r w:rsidR="005352BA" w:rsidRPr="004712E9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122DFA" w:rsidRPr="004712E9">
        <w:rPr>
          <w:rFonts w:ascii="Book Antiqua" w:eastAsia="Book Antiqua" w:hAnsi="Book Antiqua" w:cs="Book Antiqua"/>
          <w:bCs/>
          <w:color w:val="000000"/>
        </w:rPr>
        <w:t>acids</w:t>
      </w:r>
      <w:r w:rsidR="00122DFA" w:rsidRPr="004712E9">
        <w:rPr>
          <w:rFonts w:ascii="Book Antiqua" w:hAnsi="Book Antiqua" w:cs="Book Antiqua"/>
          <w:bCs/>
          <w:color w:val="000000"/>
          <w:lang w:eastAsia="zh-CN"/>
        </w:rPr>
        <w:t>;</w:t>
      </w:r>
      <w:r w:rsidR="005352BA" w:rsidRPr="004712E9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122DFA" w:rsidRPr="004712E9">
        <w:rPr>
          <w:rFonts w:ascii="Book Antiqua" w:eastAsia="Book Antiqua" w:hAnsi="Book Antiqua" w:cs="Book Antiqua"/>
          <w:bCs/>
          <w:color w:val="000000"/>
        </w:rPr>
        <w:t>IGF-1:</w:t>
      </w:r>
      <w:r w:rsidR="005352BA" w:rsidRPr="004712E9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122DFA" w:rsidRPr="004712E9">
        <w:rPr>
          <w:rFonts w:ascii="Book Antiqua" w:eastAsia="Book Antiqua" w:hAnsi="Book Antiqua" w:cs="Book Antiqua"/>
          <w:bCs/>
          <w:color w:val="000000"/>
        </w:rPr>
        <w:t>Insulin-like</w:t>
      </w:r>
      <w:r w:rsidR="005352BA" w:rsidRPr="004712E9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122DFA" w:rsidRPr="004712E9">
        <w:rPr>
          <w:rFonts w:ascii="Book Antiqua" w:eastAsia="Book Antiqua" w:hAnsi="Book Antiqua" w:cs="Book Antiqua"/>
          <w:bCs/>
          <w:color w:val="000000"/>
        </w:rPr>
        <w:t>growth</w:t>
      </w:r>
      <w:r w:rsidR="005352BA" w:rsidRPr="004712E9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122DFA" w:rsidRPr="004712E9">
        <w:rPr>
          <w:rFonts w:ascii="Book Antiqua" w:eastAsia="Book Antiqua" w:hAnsi="Book Antiqua" w:cs="Book Antiqua"/>
          <w:bCs/>
          <w:color w:val="000000"/>
        </w:rPr>
        <w:t>factor</w:t>
      </w:r>
      <w:r w:rsidR="005352BA" w:rsidRPr="004712E9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122DFA" w:rsidRPr="004712E9">
        <w:rPr>
          <w:rFonts w:ascii="Book Antiqua" w:eastAsia="Book Antiqua" w:hAnsi="Book Antiqua" w:cs="Book Antiqua"/>
          <w:bCs/>
          <w:color w:val="000000"/>
        </w:rPr>
        <w:t>1</w:t>
      </w:r>
      <w:r w:rsidR="00122DFA" w:rsidRPr="004712E9">
        <w:rPr>
          <w:rFonts w:ascii="Book Antiqua" w:hAnsi="Book Antiqua" w:cs="Book Antiqua"/>
          <w:bCs/>
          <w:color w:val="000000"/>
          <w:lang w:eastAsia="zh-CN"/>
        </w:rPr>
        <w:t>;</w:t>
      </w:r>
      <w:r w:rsidR="005352BA" w:rsidRPr="004712E9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122DFA" w:rsidRPr="004712E9">
        <w:rPr>
          <w:rFonts w:ascii="Book Antiqua" w:eastAsia="Book Antiqua" w:hAnsi="Book Antiqua" w:cs="Book Antiqua"/>
          <w:bCs/>
          <w:color w:val="000000"/>
        </w:rPr>
        <w:t>HMOs:</w:t>
      </w:r>
      <w:r w:rsidR="005352BA" w:rsidRPr="004712E9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122DFA" w:rsidRPr="004712E9">
        <w:rPr>
          <w:rFonts w:ascii="Book Antiqua" w:eastAsia="Book Antiqua" w:hAnsi="Book Antiqua" w:cs="Book Antiqua"/>
          <w:bCs/>
          <w:color w:val="000000"/>
        </w:rPr>
        <w:t>Human</w:t>
      </w:r>
      <w:r w:rsidR="005352BA" w:rsidRPr="004712E9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122DFA" w:rsidRPr="004712E9">
        <w:rPr>
          <w:rFonts w:ascii="Book Antiqua" w:eastAsia="Book Antiqua" w:hAnsi="Book Antiqua" w:cs="Book Antiqua"/>
          <w:bCs/>
          <w:color w:val="000000"/>
        </w:rPr>
        <w:t>milk</w:t>
      </w:r>
      <w:r w:rsidR="005352BA" w:rsidRPr="004712E9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122DFA" w:rsidRPr="004712E9">
        <w:rPr>
          <w:rFonts w:ascii="Book Antiqua" w:eastAsia="Book Antiqua" w:hAnsi="Book Antiqua" w:cs="Book Antiqua"/>
          <w:bCs/>
          <w:color w:val="000000"/>
        </w:rPr>
        <w:t>oligosaccharides</w:t>
      </w:r>
      <w:r w:rsidR="00122DFA" w:rsidRPr="004712E9">
        <w:rPr>
          <w:rFonts w:ascii="Book Antiqua" w:hAnsi="Book Antiqua" w:cs="Book Antiqua"/>
          <w:bCs/>
          <w:color w:val="000000"/>
          <w:lang w:eastAsia="zh-CN"/>
        </w:rPr>
        <w:t>;</w:t>
      </w:r>
      <w:r w:rsidR="005352BA" w:rsidRPr="004712E9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122DFA" w:rsidRPr="004712E9">
        <w:rPr>
          <w:rFonts w:ascii="Book Antiqua" w:eastAsia="Book Antiqua" w:hAnsi="Book Antiqua" w:cs="Book Antiqua"/>
          <w:bCs/>
          <w:color w:val="000000"/>
        </w:rPr>
        <w:t>CLD:</w:t>
      </w:r>
      <w:r w:rsidR="005352BA" w:rsidRPr="004712E9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122DFA" w:rsidRPr="004712E9">
        <w:rPr>
          <w:rFonts w:ascii="Book Antiqua" w:eastAsia="Book Antiqua" w:hAnsi="Book Antiqua" w:cs="Book Antiqua"/>
          <w:bCs/>
          <w:color w:val="000000"/>
        </w:rPr>
        <w:t>Chronic</w:t>
      </w:r>
      <w:r w:rsidR="005352BA" w:rsidRPr="004712E9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122DFA" w:rsidRPr="004712E9">
        <w:rPr>
          <w:rFonts w:ascii="Book Antiqua" w:eastAsia="Book Antiqua" w:hAnsi="Book Antiqua" w:cs="Book Antiqua"/>
          <w:bCs/>
          <w:color w:val="000000"/>
        </w:rPr>
        <w:t>lung</w:t>
      </w:r>
      <w:r w:rsidR="005352BA" w:rsidRPr="004712E9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122DFA" w:rsidRPr="004712E9">
        <w:rPr>
          <w:rFonts w:ascii="Book Antiqua" w:eastAsia="Book Antiqua" w:hAnsi="Book Antiqua" w:cs="Book Antiqua"/>
          <w:bCs/>
          <w:color w:val="000000"/>
        </w:rPr>
        <w:t>disease</w:t>
      </w:r>
      <w:r w:rsidR="00122DFA" w:rsidRPr="004712E9">
        <w:rPr>
          <w:rFonts w:ascii="Book Antiqua" w:hAnsi="Book Antiqua" w:cs="Book Antiqua"/>
          <w:bCs/>
          <w:color w:val="000000"/>
          <w:lang w:eastAsia="zh-CN"/>
        </w:rPr>
        <w:t>;</w:t>
      </w:r>
      <w:r w:rsidR="005352BA" w:rsidRPr="004712E9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122DFA" w:rsidRPr="004712E9">
        <w:rPr>
          <w:rFonts w:ascii="Book Antiqua" w:eastAsia="Book Antiqua" w:hAnsi="Book Antiqua" w:cs="Book Antiqua"/>
          <w:bCs/>
          <w:color w:val="000000"/>
        </w:rPr>
        <w:t>NEC:</w:t>
      </w:r>
      <w:r w:rsidR="005352BA" w:rsidRPr="004712E9">
        <w:rPr>
          <w:rFonts w:ascii="Book Antiqua" w:eastAsia="Book Antiqua" w:hAnsi="Book Antiqua" w:cs="Book Antiqua"/>
          <w:bCs/>
          <w:color w:val="000000"/>
        </w:rPr>
        <w:t xml:space="preserve"> </w:t>
      </w:r>
      <w:proofErr w:type="spellStart"/>
      <w:r w:rsidR="00122DFA" w:rsidRPr="004712E9">
        <w:rPr>
          <w:rFonts w:ascii="Book Antiqua" w:eastAsia="Book Antiqua" w:hAnsi="Book Antiqua" w:cs="Book Antiqua"/>
          <w:bCs/>
          <w:color w:val="000000"/>
        </w:rPr>
        <w:t>Necrotising</w:t>
      </w:r>
      <w:proofErr w:type="spellEnd"/>
      <w:r w:rsidR="005352BA" w:rsidRPr="004712E9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122DFA" w:rsidRPr="004712E9">
        <w:rPr>
          <w:rFonts w:ascii="Book Antiqua" w:eastAsia="Book Antiqua" w:hAnsi="Book Antiqua" w:cs="Book Antiqua"/>
          <w:bCs/>
          <w:color w:val="000000"/>
        </w:rPr>
        <w:t>enterocolitis</w:t>
      </w:r>
      <w:r w:rsidR="00122DFA" w:rsidRPr="004712E9">
        <w:rPr>
          <w:rFonts w:ascii="Book Antiqua" w:hAnsi="Book Antiqua" w:cs="Book Antiqua"/>
          <w:bCs/>
          <w:color w:val="000000"/>
          <w:lang w:eastAsia="zh-CN"/>
        </w:rPr>
        <w:t>.</w:t>
      </w:r>
    </w:p>
    <w:p w14:paraId="0CBFEC34" w14:textId="6F89C7D0" w:rsidR="00A77B3E" w:rsidRPr="004712E9" w:rsidRDefault="00122DFA" w:rsidP="004712E9">
      <w:pPr>
        <w:spacing w:line="360" w:lineRule="auto"/>
        <w:jc w:val="both"/>
        <w:rPr>
          <w:rFonts w:ascii="Book Antiqua" w:hAnsi="Book Antiqua" w:cs="Book Antiqua"/>
          <w:b/>
          <w:bCs/>
          <w:color w:val="000000"/>
          <w:lang w:eastAsia="zh-CN"/>
        </w:rPr>
      </w:pPr>
      <w:r w:rsidRPr="004712E9">
        <w:rPr>
          <w:rFonts w:ascii="Book Antiqua" w:eastAsia="Book Antiqua" w:hAnsi="Book Antiqua" w:cs="Book Antiqua"/>
          <w:b/>
          <w:bCs/>
          <w:color w:val="000000"/>
        </w:rPr>
        <w:br w:type="page"/>
      </w:r>
      <w:r w:rsidR="006766F6" w:rsidRPr="004712E9">
        <w:rPr>
          <w:rFonts w:ascii="Book Antiqua" w:eastAsia="Book Antiqua" w:hAnsi="Book Antiqua" w:cs="Book Antiqua"/>
          <w:b/>
          <w:color w:val="000000"/>
          <w:lang w:eastAsia="en-GB"/>
        </w:rPr>
        <w:lastRenderedPageBreak/>
        <w:t>Table 1 Nutritional requirements</w:t>
      </w:r>
      <w:r w:rsidR="004712E9" w:rsidRPr="004712E9">
        <w:rPr>
          <w:rFonts w:ascii="Book Antiqua" w:hAnsi="Book Antiqua" w:cs="Book Antiqua" w:hint="eastAsia"/>
          <w:b/>
          <w:color w:val="000000"/>
          <w:vertAlign w:val="superscript"/>
          <w:lang w:eastAsia="zh-CN"/>
        </w:rPr>
        <w:t>1</w:t>
      </w:r>
    </w:p>
    <w:tbl>
      <w:tblPr>
        <w:tblW w:w="5000" w:type="pct"/>
        <w:tblLook w:val="0400" w:firstRow="0" w:lastRow="0" w:firstColumn="0" w:lastColumn="0" w:noHBand="0" w:noVBand="1"/>
      </w:tblPr>
      <w:tblGrid>
        <w:gridCol w:w="2269"/>
        <w:gridCol w:w="2112"/>
        <w:gridCol w:w="1720"/>
        <w:gridCol w:w="1748"/>
        <w:gridCol w:w="1511"/>
      </w:tblGrid>
      <w:tr w:rsidR="006766F6" w:rsidRPr="00190D37" w14:paraId="08F1281A" w14:textId="77777777" w:rsidTr="00190D37">
        <w:trPr>
          <w:trHeight w:val="419"/>
        </w:trPr>
        <w:tc>
          <w:tcPr>
            <w:tcW w:w="1212" w:type="pct"/>
            <w:tcBorders>
              <w:top w:val="single" w:sz="4" w:space="0" w:color="auto"/>
              <w:bottom w:val="single" w:sz="4" w:space="0" w:color="auto"/>
            </w:tcBorders>
          </w:tcPr>
          <w:p w14:paraId="22F440D7" w14:textId="477926CE" w:rsidR="006766F6" w:rsidRPr="00190D37" w:rsidRDefault="00190D37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b/>
                <w:color w:val="000000"/>
                <w:lang w:eastAsia="en-GB"/>
              </w:rPr>
            </w:pPr>
            <w:r w:rsidRPr="00190D37">
              <w:rPr>
                <w:rFonts w:ascii="Book Antiqua" w:eastAsia="Book Antiqua" w:hAnsi="Book Antiqua" w:cs="Book Antiqua"/>
                <w:b/>
                <w:color w:val="000000"/>
                <w:lang w:eastAsia="en-GB"/>
              </w:rPr>
              <w:t>Body weight</w:t>
            </w:r>
          </w:p>
        </w:tc>
        <w:tc>
          <w:tcPr>
            <w:tcW w:w="1128" w:type="pct"/>
            <w:tcBorders>
              <w:top w:val="single" w:sz="4" w:space="0" w:color="auto"/>
              <w:bottom w:val="single" w:sz="4" w:space="0" w:color="auto"/>
            </w:tcBorders>
          </w:tcPr>
          <w:p w14:paraId="0F6834E0" w14:textId="77777777" w:rsidR="006766F6" w:rsidRPr="00190D37" w:rsidRDefault="006766F6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b/>
                <w:color w:val="000000"/>
                <w:lang w:eastAsia="en-GB"/>
              </w:rPr>
            </w:pPr>
            <w:r w:rsidRPr="00190D37">
              <w:rPr>
                <w:rFonts w:ascii="Book Antiqua" w:eastAsia="Book Antiqua" w:hAnsi="Book Antiqua" w:cs="Book Antiqua"/>
                <w:b/>
                <w:color w:val="000000"/>
                <w:lang w:eastAsia="en-GB"/>
              </w:rPr>
              <w:t>500-1000 g</w:t>
            </w:r>
          </w:p>
        </w:tc>
        <w:tc>
          <w:tcPr>
            <w:tcW w:w="919" w:type="pct"/>
            <w:tcBorders>
              <w:top w:val="single" w:sz="4" w:space="0" w:color="auto"/>
              <w:bottom w:val="single" w:sz="4" w:space="0" w:color="auto"/>
            </w:tcBorders>
          </w:tcPr>
          <w:p w14:paraId="2BC134C4" w14:textId="77777777" w:rsidR="006766F6" w:rsidRPr="00190D37" w:rsidRDefault="006766F6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b/>
                <w:color w:val="000000"/>
                <w:lang w:eastAsia="en-GB"/>
              </w:rPr>
            </w:pPr>
            <w:r w:rsidRPr="00190D37">
              <w:rPr>
                <w:rFonts w:ascii="Book Antiqua" w:eastAsia="Book Antiqua" w:hAnsi="Book Antiqua" w:cs="Book Antiqua"/>
                <w:b/>
                <w:color w:val="000000"/>
                <w:lang w:eastAsia="en-GB"/>
              </w:rPr>
              <w:t>1000-1500 g</w:t>
            </w:r>
          </w:p>
        </w:tc>
        <w:tc>
          <w:tcPr>
            <w:tcW w:w="934" w:type="pct"/>
            <w:tcBorders>
              <w:top w:val="single" w:sz="4" w:space="0" w:color="auto"/>
              <w:bottom w:val="single" w:sz="4" w:space="0" w:color="auto"/>
            </w:tcBorders>
          </w:tcPr>
          <w:p w14:paraId="2E12104E" w14:textId="55AC6068" w:rsidR="006766F6" w:rsidRPr="00190D37" w:rsidRDefault="00190D37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b/>
                <w:color w:val="000000"/>
                <w:lang w:eastAsia="en-GB"/>
              </w:rPr>
            </w:pPr>
            <w:r w:rsidRPr="00190D37">
              <w:rPr>
                <w:rFonts w:ascii="Book Antiqua" w:eastAsia="Book Antiqua" w:hAnsi="Book Antiqua" w:cs="Book Antiqua"/>
                <w:b/>
                <w:color w:val="000000"/>
                <w:lang w:eastAsia="en-GB"/>
              </w:rPr>
              <w:t>1500-</w:t>
            </w:r>
            <w:r w:rsidR="006766F6" w:rsidRPr="00190D37">
              <w:rPr>
                <w:rFonts w:ascii="Book Antiqua" w:eastAsia="Book Antiqua" w:hAnsi="Book Antiqua" w:cs="Book Antiqua"/>
                <w:b/>
                <w:color w:val="000000"/>
                <w:lang w:eastAsia="en-GB"/>
              </w:rPr>
              <w:t>2200 g</w:t>
            </w:r>
          </w:p>
        </w:tc>
        <w:tc>
          <w:tcPr>
            <w:tcW w:w="807" w:type="pct"/>
            <w:tcBorders>
              <w:top w:val="single" w:sz="4" w:space="0" w:color="auto"/>
              <w:bottom w:val="single" w:sz="4" w:space="0" w:color="auto"/>
            </w:tcBorders>
          </w:tcPr>
          <w:p w14:paraId="060856A8" w14:textId="54A8D2BE" w:rsidR="006766F6" w:rsidRPr="00190D37" w:rsidRDefault="00190D37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b/>
                <w:color w:val="000000"/>
                <w:lang w:eastAsia="en-GB"/>
              </w:rPr>
            </w:pPr>
            <w:r w:rsidRPr="00190D37">
              <w:rPr>
                <w:rFonts w:ascii="Book Antiqua" w:eastAsia="Book Antiqua" w:hAnsi="Book Antiqua" w:cs="Book Antiqua"/>
                <w:b/>
                <w:color w:val="000000"/>
                <w:lang w:eastAsia="en-GB"/>
              </w:rPr>
              <w:t>2200-</w:t>
            </w:r>
            <w:r w:rsidR="006766F6" w:rsidRPr="00190D37">
              <w:rPr>
                <w:rFonts w:ascii="Book Antiqua" w:eastAsia="Book Antiqua" w:hAnsi="Book Antiqua" w:cs="Book Antiqua"/>
                <w:b/>
                <w:color w:val="000000"/>
                <w:lang w:eastAsia="en-GB"/>
              </w:rPr>
              <w:t>3000g</w:t>
            </w:r>
          </w:p>
        </w:tc>
      </w:tr>
      <w:tr w:rsidR="006766F6" w:rsidRPr="004712E9" w14:paraId="7012B6B6" w14:textId="77777777" w:rsidTr="00190D37">
        <w:trPr>
          <w:trHeight w:val="760"/>
        </w:trPr>
        <w:tc>
          <w:tcPr>
            <w:tcW w:w="1212" w:type="pct"/>
            <w:tcBorders>
              <w:top w:val="single" w:sz="4" w:space="0" w:color="auto"/>
            </w:tcBorders>
          </w:tcPr>
          <w:p w14:paraId="269C2259" w14:textId="77777777" w:rsidR="006766F6" w:rsidRPr="004712E9" w:rsidRDefault="006766F6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lang w:eastAsia="en-GB"/>
              </w:rPr>
            </w:pPr>
            <w:proofErr w:type="spellStart"/>
            <w:r w:rsidRPr="004712E9">
              <w:rPr>
                <w:rFonts w:ascii="Book Antiqua" w:eastAsia="Book Antiqua" w:hAnsi="Book Antiqua" w:cs="Book Antiqua"/>
                <w:color w:val="000000"/>
                <w:lang w:eastAsia="en-GB"/>
              </w:rPr>
              <w:t>Foetal</w:t>
            </w:r>
            <w:proofErr w:type="spellEnd"/>
            <w:r w:rsidRPr="004712E9">
              <w:rPr>
                <w:rFonts w:ascii="Book Antiqua" w:eastAsia="Book Antiqua" w:hAnsi="Book Antiqua" w:cs="Book Antiqua"/>
                <w:color w:val="000000"/>
                <w:lang w:eastAsia="en-GB"/>
              </w:rPr>
              <w:t xml:space="preserve"> weight gain (g/kg/d)</w:t>
            </w:r>
          </w:p>
        </w:tc>
        <w:tc>
          <w:tcPr>
            <w:tcW w:w="1128" w:type="pct"/>
            <w:tcBorders>
              <w:top w:val="single" w:sz="4" w:space="0" w:color="auto"/>
            </w:tcBorders>
          </w:tcPr>
          <w:p w14:paraId="4EDE6CF3" w14:textId="77777777" w:rsidR="006766F6" w:rsidRPr="004712E9" w:rsidRDefault="006766F6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lang w:eastAsia="en-GB"/>
              </w:rPr>
            </w:pPr>
            <w:r w:rsidRPr="004712E9">
              <w:rPr>
                <w:rFonts w:ascii="Book Antiqua" w:eastAsia="Book Antiqua" w:hAnsi="Book Antiqua" w:cs="Book Antiqua"/>
                <w:color w:val="000000"/>
                <w:lang w:eastAsia="en-GB"/>
              </w:rPr>
              <w:t>19.0</w:t>
            </w:r>
          </w:p>
        </w:tc>
        <w:tc>
          <w:tcPr>
            <w:tcW w:w="919" w:type="pct"/>
            <w:tcBorders>
              <w:top w:val="single" w:sz="4" w:space="0" w:color="auto"/>
            </w:tcBorders>
          </w:tcPr>
          <w:p w14:paraId="46067E18" w14:textId="77777777" w:rsidR="006766F6" w:rsidRPr="004712E9" w:rsidRDefault="006766F6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lang w:eastAsia="en-GB"/>
              </w:rPr>
            </w:pPr>
            <w:r w:rsidRPr="004712E9">
              <w:rPr>
                <w:rFonts w:ascii="Book Antiqua" w:eastAsia="Book Antiqua" w:hAnsi="Book Antiqua" w:cs="Book Antiqua"/>
                <w:color w:val="000000"/>
                <w:lang w:eastAsia="en-GB"/>
              </w:rPr>
              <w:t>17.4</w:t>
            </w:r>
          </w:p>
        </w:tc>
        <w:tc>
          <w:tcPr>
            <w:tcW w:w="934" w:type="pct"/>
            <w:tcBorders>
              <w:top w:val="single" w:sz="4" w:space="0" w:color="auto"/>
            </w:tcBorders>
          </w:tcPr>
          <w:p w14:paraId="02203411" w14:textId="77777777" w:rsidR="006766F6" w:rsidRPr="004712E9" w:rsidRDefault="006766F6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lang w:eastAsia="en-GB"/>
              </w:rPr>
            </w:pPr>
            <w:r w:rsidRPr="004712E9">
              <w:rPr>
                <w:rFonts w:ascii="Book Antiqua" w:eastAsia="Book Antiqua" w:hAnsi="Book Antiqua" w:cs="Book Antiqua"/>
                <w:color w:val="000000"/>
                <w:lang w:eastAsia="en-GB"/>
              </w:rPr>
              <w:t>16.4</w:t>
            </w:r>
          </w:p>
        </w:tc>
        <w:tc>
          <w:tcPr>
            <w:tcW w:w="807" w:type="pct"/>
            <w:tcBorders>
              <w:top w:val="single" w:sz="4" w:space="0" w:color="auto"/>
            </w:tcBorders>
          </w:tcPr>
          <w:p w14:paraId="287A1F62" w14:textId="77777777" w:rsidR="006766F6" w:rsidRPr="004712E9" w:rsidRDefault="006766F6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lang w:eastAsia="en-GB"/>
              </w:rPr>
            </w:pPr>
            <w:r w:rsidRPr="004712E9">
              <w:rPr>
                <w:rFonts w:ascii="Book Antiqua" w:eastAsia="Book Antiqua" w:hAnsi="Book Antiqua" w:cs="Book Antiqua"/>
                <w:color w:val="000000"/>
                <w:lang w:eastAsia="en-GB"/>
              </w:rPr>
              <w:t>13.4</w:t>
            </w:r>
          </w:p>
        </w:tc>
      </w:tr>
      <w:tr w:rsidR="006766F6" w:rsidRPr="004712E9" w14:paraId="0498A04E" w14:textId="77777777" w:rsidTr="00190D37">
        <w:trPr>
          <w:trHeight w:val="685"/>
        </w:trPr>
        <w:tc>
          <w:tcPr>
            <w:tcW w:w="1212" w:type="pct"/>
          </w:tcPr>
          <w:p w14:paraId="18F8593C" w14:textId="77777777" w:rsidR="006766F6" w:rsidRPr="004712E9" w:rsidRDefault="006766F6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lang w:eastAsia="en-GB"/>
              </w:rPr>
            </w:pPr>
            <w:r w:rsidRPr="004712E9">
              <w:rPr>
                <w:rFonts w:ascii="Book Antiqua" w:eastAsia="Book Antiqua" w:hAnsi="Book Antiqua" w:cs="Book Antiqua"/>
                <w:color w:val="000000"/>
                <w:lang w:eastAsia="en-GB"/>
              </w:rPr>
              <w:t>Protein</w:t>
            </w:r>
          </w:p>
          <w:p w14:paraId="0A8402AE" w14:textId="77777777" w:rsidR="006766F6" w:rsidRPr="004712E9" w:rsidRDefault="006766F6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lang w:eastAsia="en-GB"/>
              </w:rPr>
            </w:pPr>
            <w:r w:rsidRPr="004712E9">
              <w:rPr>
                <w:rFonts w:ascii="Book Antiqua" w:eastAsia="Book Antiqua" w:hAnsi="Book Antiqua" w:cs="Book Antiqua"/>
                <w:color w:val="000000"/>
                <w:lang w:eastAsia="en-GB"/>
              </w:rPr>
              <w:t>(g/kg/d)</w:t>
            </w:r>
          </w:p>
        </w:tc>
        <w:tc>
          <w:tcPr>
            <w:tcW w:w="1128" w:type="pct"/>
          </w:tcPr>
          <w:p w14:paraId="05678350" w14:textId="77777777" w:rsidR="006766F6" w:rsidRPr="004712E9" w:rsidRDefault="006766F6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lang w:eastAsia="en-GB"/>
              </w:rPr>
            </w:pPr>
            <w:r w:rsidRPr="004712E9">
              <w:rPr>
                <w:rFonts w:ascii="Book Antiqua" w:eastAsia="Book Antiqua" w:hAnsi="Book Antiqua" w:cs="Book Antiqua"/>
                <w:color w:val="000000"/>
                <w:lang w:eastAsia="en-GB"/>
              </w:rPr>
              <w:t>4.0</w:t>
            </w:r>
          </w:p>
        </w:tc>
        <w:tc>
          <w:tcPr>
            <w:tcW w:w="919" w:type="pct"/>
          </w:tcPr>
          <w:p w14:paraId="6F254D15" w14:textId="77777777" w:rsidR="006766F6" w:rsidRPr="004712E9" w:rsidRDefault="006766F6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lang w:eastAsia="en-GB"/>
              </w:rPr>
            </w:pPr>
            <w:r w:rsidRPr="004712E9">
              <w:rPr>
                <w:rFonts w:ascii="Book Antiqua" w:eastAsia="Book Antiqua" w:hAnsi="Book Antiqua" w:cs="Book Antiqua"/>
                <w:color w:val="000000"/>
                <w:lang w:eastAsia="en-GB"/>
              </w:rPr>
              <w:t>3.9</w:t>
            </w:r>
          </w:p>
        </w:tc>
        <w:tc>
          <w:tcPr>
            <w:tcW w:w="934" w:type="pct"/>
          </w:tcPr>
          <w:p w14:paraId="050B013D" w14:textId="77777777" w:rsidR="006766F6" w:rsidRPr="004712E9" w:rsidRDefault="006766F6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lang w:eastAsia="en-GB"/>
              </w:rPr>
            </w:pPr>
            <w:r w:rsidRPr="004712E9">
              <w:rPr>
                <w:rFonts w:ascii="Book Antiqua" w:eastAsia="Book Antiqua" w:hAnsi="Book Antiqua" w:cs="Book Antiqua"/>
                <w:color w:val="000000"/>
                <w:lang w:eastAsia="en-GB"/>
              </w:rPr>
              <w:t>3.7</w:t>
            </w:r>
          </w:p>
        </w:tc>
        <w:tc>
          <w:tcPr>
            <w:tcW w:w="807" w:type="pct"/>
          </w:tcPr>
          <w:p w14:paraId="123B3623" w14:textId="77777777" w:rsidR="006766F6" w:rsidRPr="004712E9" w:rsidRDefault="006766F6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lang w:eastAsia="en-GB"/>
              </w:rPr>
            </w:pPr>
            <w:r w:rsidRPr="004712E9">
              <w:rPr>
                <w:rFonts w:ascii="Book Antiqua" w:eastAsia="Book Antiqua" w:hAnsi="Book Antiqua" w:cs="Book Antiqua"/>
                <w:color w:val="000000"/>
                <w:lang w:eastAsia="en-GB"/>
              </w:rPr>
              <w:t>3.4</w:t>
            </w:r>
          </w:p>
        </w:tc>
      </w:tr>
      <w:tr w:rsidR="006766F6" w:rsidRPr="004712E9" w14:paraId="67C34E3D" w14:textId="77777777" w:rsidTr="00190D37">
        <w:trPr>
          <w:trHeight w:val="720"/>
        </w:trPr>
        <w:tc>
          <w:tcPr>
            <w:tcW w:w="1212" w:type="pct"/>
          </w:tcPr>
          <w:p w14:paraId="6E4A7DAA" w14:textId="77777777" w:rsidR="006766F6" w:rsidRPr="004712E9" w:rsidRDefault="006766F6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lang w:eastAsia="en-GB"/>
              </w:rPr>
            </w:pPr>
            <w:r w:rsidRPr="004712E9">
              <w:rPr>
                <w:rFonts w:ascii="Book Antiqua" w:eastAsia="Book Antiqua" w:hAnsi="Book Antiqua" w:cs="Book Antiqua"/>
                <w:color w:val="000000"/>
                <w:lang w:eastAsia="en-GB"/>
              </w:rPr>
              <w:t>Energy (kcal/kg/d)</w:t>
            </w:r>
          </w:p>
        </w:tc>
        <w:tc>
          <w:tcPr>
            <w:tcW w:w="1128" w:type="pct"/>
          </w:tcPr>
          <w:p w14:paraId="3AC3DED7" w14:textId="77777777" w:rsidR="006766F6" w:rsidRPr="004712E9" w:rsidRDefault="006766F6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lang w:eastAsia="en-GB"/>
              </w:rPr>
            </w:pPr>
            <w:r w:rsidRPr="004712E9">
              <w:rPr>
                <w:rFonts w:ascii="Book Antiqua" w:eastAsia="Book Antiqua" w:hAnsi="Book Antiqua" w:cs="Book Antiqua"/>
                <w:color w:val="000000"/>
                <w:lang w:eastAsia="en-GB"/>
              </w:rPr>
              <w:t>106</w:t>
            </w:r>
          </w:p>
        </w:tc>
        <w:tc>
          <w:tcPr>
            <w:tcW w:w="919" w:type="pct"/>
          </w:tcPr>
          <w:p w14:paraId="0748B028" w14:textId="77777777" w:rsidR="006766F6" w:rsidRPr="004712E9" w:rsidRDefault="006766F6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lang w:eastAsia="en-GB"/>
              </w:rPr>
            </w:pPr>
            <w:r w:rsidRPr="004712E9">
              <w:rPr>
                <w:rFonts w:ascii="Book Antiqua" w:eastAsia="Book Antiqua" w:hAnsi="Book Antiqua" w:cs="Book Antiqua"/>
                <w:color w:val="000000"/>
                <w:lang w:eastAsia="en-GB"/>
              </w:rPr>
              <w:t>115</w:t>
            </w:r>
          </w:p>
        </w:tc>
        <w:tc>
          <w:tcPr>
            <w:tcW w:w="934" w:type="pct"/>
          </w:tcPr>
          <w:p w14:paraId="0A9A9E0A" w14:textId="77777777" w:rsidR="006766F6" w:rsidRPr="004712E9" w:rsidRDefault="006766F6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lang w:eastAsia="en-GB"/>
              </w:rPr>
            </w:pPr>
            <w:r w:rsidRPr="004712E9">
              <w:rPr>
                <w:rFonts w:ascii="Book Antiqua" w:eastAsia="Book Antiqua" w:hAnsi="Book Antiqua" w:cs="Book Antiqua"/>
                <w:color w:val="000000"/>
                <w:lang w:eastAsia="en-GB"/>
              </w:rPr>
              <w:t>123</w:t>
            </w:r>
          </w:p>
        </w:tc>
        <w:tc>
          <w:tcPr>
            <w:tcW w:w="807" w:type="pct"/>
          </w:tcPr>
          <w:p w14:paraId="68AD9F40" w14:textId="77777777" w:rsidR="006766F6" w:rsidRPr="004712E9" w:rsidRDefault="006766F6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lang w:eastAsia="en-GB"/>
              </w:rPr>
            </w:pPr>
            <w:r w:rsidRPr="004712E9">
              <w:rPr>
                <w:rFonts w:ascii="Book Antiqua" w:eastAsia="Book Antiqua" w:hAnsi="Book Antiqua" w:cs="Book Antiqua"/>
                <w:color w:val="000000"/>
                <w:lang w:eastAsia="en-GB"/>
              </w:rPr>
              <w:t>130</w:t>
            </w:r>
          </w:p>
        </w:tc>
      </w:tr>
      <w:tr w:rsidR="006766F6" w:rsidRPr="004712E9" w14:paraId="1772C466" w14:textId="77777777" w:rsidTr="00190D37">
        <w:trPr>
          <w:trHeight w:val="858"/>
        </w:trPr>
        <w:tc>
          <w:tcPr>
            <w:tcW w:w="1212" w:type="pct"/>
          </w:tcPr>
          <w:p w14:paraId="4A9D5AE4" w14:textId="77777777" w:rsidR="006766F6" w:rsidRPr="004712E9" w:rsidRDefault="006766F6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lang w:eastAsia="en-GB"/>
              </w:rPr>
            </w:pPr>
            <w:r w:rsidRPr="004712E9">
              <w:rPr>
                <w:rFonts w:ascii="Book Antiqua" w:eastAsia="Book Antiqua" w:hAnsi="Book Antiqua" w:cs="Book Antiqua"/>
                <w:color w:val="000000"/>
                <w:lang w:eastAsia="en-GB"/>
              </w:rPr>
              <w:t>Protein/energy (g/100 kcal)</w:t>
            </w:r>
          </w:p>
        </w:tc>
        <w:tc>
          <w:tcPr>
            <w:tcW w:w="1128" w:type="pct"/>
          </w:tcPr>
          <w:p w14:paraId="11B4C9C7" w14:textId="77777777" w:rsidR="006766F6" w:rsidRPr="004712E9" w:rsidRDefault="006766F6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lang w:eastAsia="en-GB"/>
              </w:rPr>
            </w:pPr>
            <w:r w:rsidRPr="004712E9">
              <w:rPr>
                <w:rFonts w:ascii="Book Antiqua" w:eastAsia="Book Antiqua" w:hAnsi="Book Antiqua" w:cs="Book Antiqua"/>
                <w:color w:val="000000"/>
                <w:lang w:eastAsia="en-GB"/>
              </w:rPr>
              <w:t>3.8</w:t>
            </w:r>
          </w:p>
        </w:tc>
        <w:tc>
          <w:tcPr>
            <w:tcW w:w="919" w:type="pct"/>
          </w:tcPr>
          <w:p w14:paraId="5FAD8ED0" w14:textId="77777777" w:rsidR="006766F6" w:rsidRPr="004712E9" w:rsidRDefault="006766F6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lang w:eastAsia="en-GB"/>
              </w:rPr>
            </w:pPr>
            <w:r w:rsidRPr="004712E9">
              <w:rPr>
                <w:rFonts w:ascii="Book Antiqua" w:eastAsia="Book Antiqua" w:hAnsi="Book Antiqua" w:cs="Book Antiqua"/>
                <w:color w:val="000000"/>
                <w:lang w:eastAsia="en-GB"/>
              </w:rPr>
              <w:t>3.4</w:t>
            </w:r>
          </w:p>
        </w:tc>
        <w:tc>
          <w:tcPr>
            <w:tcW w:w="934" w:type="pct"/>
          </w:tcPr>
          <w:p w14:paraId="204CB242" w14:textId="77777777" w:rsidR="006766F6" w:rsidRPr="004712E9" w:rsidRDefault="006766F6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lang w:eastAsia="en-GB"/>
              </w:rPr>
            </w:pPr>
            <w:r w:rsidRPr="004712E9">
              <w:rPr>
                <w:rFonts w:ascii="Book Antiqua" w:eastAsia="Book Antiqua" w:hAnsi="Book Antiqua" w:cs="Book Antiqua"/>
                <w:color w:val="000000"/>
                <w:lang w:eastAsia="en-GB"/>
              </w:rPr>
              <w:t>3.0</w:t>
            </w:r>
          </w:p>
        </w:tc>
        <w:tc>
          <w:tcPr>
            <w:tcW w:w="807" w:type="pct"/>
          </w:tcPr>
          <w:p w14:paraId="395F48A5" w14:textId="77777777" w:rsidR="006766F6" w:rsidRPr="004712E9" w:rsidRDefault="006766F6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lang w:eastAsia="en-GB"/>
              </w:rPr>
            </w:pPr>
            <w:r w:rsidRPr="004712E9">
              <w:rPr>
                <w:rFonts w:ascii="Book Antiqua" w:eastAsia="Book Antiqua" w:hAnsi="Book Antiqua" w:cs="Book Antiqua"/>
                <w:color w:val="000000"/>
                <w:lang w:eastAsia="en-GB"/>
              </w:rPr>
              <w:t>2.6</w:t>
            </w:r>
          </w:p>
        </w:tc>
      </w:tr>
      <w:tr w:rsidR="006766F6" w:rsidRPr="004712E9" w14:paraId="0F3F2DD4" w14:textId="77777777" w:rsidTr="00190D37">
        <w:trPr>
          <w:trHeight w:val="463"/>
        </w:trPr>
        <w:tc>
          <w:tcPr>
            <w:tcW w:w="1212" w:type="pct"/>
          </w:tcPr>
          <w:p w14:paraId="28E54A75" w14:textId="77777777" w:rsidR="006766F6" w:rsidRPr="004712E9" w:rsidRDefault="006766F6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lang w:eastAsia="en-GB"/>
              </w:rPr>
            </w:pPr>
            <w:r w:rsidRPr="004712E9">
              <w:rPr>
                <w:rFonts w:ascii="Book Antiqua" w:eastAsia="Book Antiqua" w:hAnsi="Book Antiqua" w:cs="Book Antiqua"/>
                <w:color w:val="000000"/>
                <w:lang w:eastAsia="en-GB"/>
              </w:rPr>
              <w:t>Glucose</w:t>
            </w:r>
          </w:p>
        </w:tc>
        <w:tc>
          <w:tcPr>
            <w:tcW w:w="3788" w:type="pct"/>
            <w:gridSpan w:val="4"/>
          </w:tcPr>
          <w:p w14:paraId="7F663654" w14:textId="77777777" w:rsidR="006766F6" w:rsidRPr="004712E9" w:rsidRDefault="006766F6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lang w:eastAsia="en-GB"/>
              </w:rPr>
            </w:pPr>
            <w:r w:rsidRPr="004712E9">
              <w:rPr>
                <w:rFonts w:ascii="Book Antiqua" w:eastAsia="Book Antiqua" w:hAnsi="Book Antiqua" w:cs="Book Antiqua"/>
                <w:color w:val="000000"/>
                <w:lang w:eastAsia="en-GB"/>
              </w:rPr>
              <w:t>6-8 mg/kg/min</w:t>
            </w:r>
          </w:p>
        </w:tc>
      </w:tr>
      <w:tr w:rsidR="006766F6" w:rsidRPr="004712E9" w14:paraId="561A9A6E" w14:textId="77777777" w:rsidTr="00190D37">
        <w:trPr>
          <w:trHeight w:val="424"/>
        </w:trPr>
        <w:tc>
          <w:tcPr>
            <w:tcW w:w="1212" w:type="pct"/>
          </w:tcPr>
          <w:p w14:paraId="05CDD47E" w14:textId="77777777" w:rsidR="006766F6" w:rsidRPr="004712E9" w:rsidRDefault="006766F6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lang w:eastAsia="en-GB"/>
              </w:rPr>
            </w:pPr>
            <w:r w:rsidRPr="004712E9">
              <w:rPr>
                <w:rFonts w:ascii="Book Antiqua" w:eastAsia="Book Antiqua" w:hAnsi="Book Antiqua" w:cs="Book Antiqua"/>
                <w:color w:val="000000"/>
                <w:lang w:eastAsia="en-GB"/>
              </w:rPr>
              <w:t>Lipids</w:t>
            </w:r>
          </w:p>
        </w:tc>
        <w:tc>
          <w:tcPr>
            <w:tcW w:w="3788" w:type="pct"/>
            <w:gridSpan w:val="4"/>
          </w:tcPr>
          <w:p w14:paraId="445D9B46" w14:textId="77777777" w:rsidR="006766F6" w:rsidRPr="004712E9" w:rsidRDefault="006766F6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lang w:eastAsia="en-GB"/>
              </w:rPr>
            </w:pPr>
            <w:r w:rsidRPr="004712E9">
              <w:rPr>
                <w:rFonts w:ascii="Book Antiqua" w:eastAsia="Book Antiqua" w:hAnsi="Book Antiqua" w:cs="Book Antiqua"/>
                <w:color w:val="000000"/>
                <w:lang w:eastAsia="en-GB"/>
              </w:rPr>
              <w:t>2.5-3.5 g/kg/d</w:t>
            </w:r>
          </w:p>
        </w:tc>
      </w:tr>
      <w:tr w:rsidR="006766F6" w:rsidRPr="004712E9" w14:paraId="145DE2EA" w14:textId="77777777" w:rsidTr="00190D37">
        <w:trPr>
          <w:trHeight w:val="429"/>
        </w:trPr>
        <w:tc>
          <w:tcPr>
            <w:tcW w:w="1212" w:type="pct"/>
          </w:tcPr>
          <w:p w14:paraId="55A34B2C" w14:textId="77777777" w:rsidR="006766F6" w:rsidRPr="004712E9" w:rsidRDefault="006766F6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lang w:eastAsia="en-GB"/>
              </w:rPr>
            </w:pPr>
            <w:r w:rsidRPr="004712E9">
              <w:rPr>
                <w:rFonts w:ascii="Book Antiqua" w:eastAsia="Book Antiqua" w:hAnsi="Book Antiqua" w:cs="Book Antiqua"/>
                <w:color w:val="000000"/>
                <w:lang w:eastAsia="en-GB"/>
              </w:rPr>
              <w:t>Calcium</w:t>
            </w:r>
          </w:p>
        </w:tc>
        <w:tc>
          <w:tcPr>
            <w:tcW w:w="3788" w:type="pct"/>
            <w:gridSpan w:val="4"/>
          </w:tcPr>
          <w:p w14:paraId="7487AF52" w14:textId="77777777" w:rsidR="006766F6" w:rsidRPr="004712E9" w:rsidRDefault="006766F6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lang w:eastAsia="en-GB"/>
              </w:rPr>
            </w:pPr>
            <w:r w:rsidRPr="004712E9">
              <w:rPr>
                <w:rFonts w:ascii="Book Antiqua" w:eastAsia="Book Antiqua" w:hAnsi="Book Antiqua" w:cs="Book Antiqua"/>
                <w:color w:val="000000"/>
                <w:lang w:eastAsia="en-GB"/>
              </w:rPr>
              <w:t>60-90 mg/kg/d</w:t>
            </w:r>
          </w:p>
        </w:tc>
      </w:tr>
      <w:tr w:rsidR="006766F6" w:rsidRPr="004712E9" w14:paraId="7F1C9082" w14:textId="77777777" w:rsidTr="00190D37">
        <w:trPr>
          <w:trHeight w:val="536"/>
        </w:trPr>
        <w:tc>
          <w:tcPr>
            <w:tcW w:w="1212" w:type="pct"/>
            <w:tcBorders>
              <w:bottom w:val="single" w:sz="4" w:space="0" w:color="auto"/>
            </w:tcBorders>
          </w:tcPr>
          <w:p w14:paraId="70D6E3E0" w14:textId="77777777" w:rsidR="006766F6" w:rsidRPr="004712E9" w:rsidRDefault="006766F6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lang w:eastAsia="en-GB"/>
              </w:rPr>
            </w:pPr>
            <w:r w:rsidRPr="004712E9">
              <w:rPr>
                <w:rFonts w:ascii="Book Antiqua" w:eastAsia="Book Antiqua" w:hAnsi="Book Antiqua" w:cs="Book Antiqua"/>
                <w:color w:val="000000"/>
                <w:lang w:eastAsia="en-GB"/>
              </w:rPr>
              <w:t>Phosphorus</w:t>
            </w:r>
          </w:p>
        </w:tc>
        <w:tc>
          <w:tcPr>
            <w:tcW w:w="3788" w:type="pct"/>
            <w:gridSpan w:val="4"/>
            <w:tcBorders>
              <w:bottom w:val="single" w:sz="4" w:space="0" w:color="auto"/>
            </w:tcBorders>
          </w:tcPr>
          <w:p w14:paraId="7EF10367" w14:textId="77777777" w:rsidR="006766F6" w:rsidRPr="004712E9" w:rsidRDefault="006766F6" w:rsidP="004712E9">
            <w:pPr>
              <w:spacing w:line="360" w:lineRule="auto"/>
              <w:jc w:val="both"/>
              <w:rPr>
                <w:rFonts w:ascii="Book Antiqua" w:eastAsia="Book Antiqua" w:hAnsi="Book Antiqua" w:cs="Book Antiqua"/>
                <w:color w:val="000000"/>
                <w:lang w:eastAsia="en-GB"/>
              </w:rPr>
            </w:pPr>
            <w:r w:rsidRPr="004712E9">
              <w:rPr>
                <w:rFonts w:ascii="Book Antiqua" w:eastAsia="Book Antiqua" w:hAnsi="Book Antiqua" w:cs="Book Antiqua"/>
                <w:color w:val="000000"/>
                <w:lang w:eastAsia="en-GB"/>
              </w:rPr>
              <w:t>40-70 mg/kg/d</w:t>
            </w:r>
          </w:p>
        </w:tc>
      </w:tr>
    </w:tbl>
    <w:p w14:paraId="05E0C271" w14:textId="7C27C911" w:rsidR="006766F6" w:rsidRPr="00190D37" w:rsidRDefault="00190D37" w:rsidP="004712E9">
      <w:pPr>
        <w:spacing w:line="360" w:lineRule="auto"/>
        <w:jc w:val="both"/>
        <w:rPr>
          <w:rFonts w:ascii="Book Antiqua" w:hAnsi="Book Antiqua"/>
          <w:lang w:eastAsia="zh-CN"/>
        </w:rPr>
      </w:pPr>
      <w:r w:rsidRPr="00190D37">
        <w:rPr>
          <w:rFonts w:ascii="Book Antiqua" w:hAnsi="Book Antiqua" w:cs="Book Antiqua" w:hint="eastAsia"/>
          <w:color w:val="000000"/>
          <w:vertAlign w:val="superscript"/>
          <w:lang w:eastAsia="zh-CN"/>
        </w:rPr>
        <w:t>1</w:t>
      </w:r>
      <w:r w:rsidR="006766F6" w:rsidRPr="004712E9">
        <w:rPr>
          <w:rFonts w:ascii="Book Antiqua" w:eastAsia="Book Antiqua" w:hAnsi="Book Antiqua" w:cs="Book Antiqua"/>
          <w:color w:val="000000"/>
          <w:lang w:eastAsia="en-GB"/>
        </w:rPr>
        <w:t>Estimated by factorial and empirical methods, derived from several references in this article</w:t>
      </w:r>
      <w:r w:rsidR="006766F6" w:rsidRPr="004712E9">
        <w:rPr>
          <w:rFonts w:ascii="Book Antiqua" w:eastAsia="Book Antiqua" w:hAnsi="Book Antiqua" w:cs="Book Antiqua"/>
          <w:color w:val="000000"/>
          <w:lang w:eastAsia="en-GB"/>
        </w:rPr>
        <w:fldChar w:fldCharType="begin"/>
      </w:r>
      <w:r w:rsidR="006766F6" w:rsidRPr="004712E9">
        <w:rPr>
          <w:rFonts w:ascii="Book Antiqua" w:eastAsia="Book Antiqua" w:hAnsi="Book Antiqua" w:cs="Book Antiqua"/>
          <w:color w:val="000000"/>
          <w:lang w:eastAsia="en-GB"/>
        </w:rPr>
        <w:instrText xml:space="preserve"> ADDIN EN.CITE &lt;EndNote&gt;&lt;Cite&gt;&lt;Author&gt;Thureen&lt;/Author&gt;&lt;Year&gt;2005&lt;/Year&gt;&lt;RecNum&gt;1142&lt;/RecNum&gt;&lt;DisplayText&gt;&lt;style face="superscript"&gt;[14]&lt;/style&gt;&lt;/DisplayText&gt;&lt;record&gt;&lt;rec-number&gt;1142&lt;/rec-number&gt;&lt;foreign-keys&gt;&lt;key app="EN" db-id="wa9a9srpder05ceda0bvtss3vsvrtpzefezr" timestamp="1605679326"&gt;1142&lt;/key&gt;&lt;/foreign-keys&gt;&lt;ref-type name="Journal Article"&gt;17&lt;/ref-type&gt;&lt;contributors&gt;&lt;authors&gt;&lt;author&gt;Thureen, P.&lt;/author&gt;&lt;author&gt;Heird, W. C.&lt;/author&gt;&lt;/authors&gt;&lt;/contributors&gt;&lt;auth-address&gt;Department of Pediatrics, University of Colorado Health Sciences Center, Denver 80262, USA. patti.thureen@uchsc.edu&lt;/auth-address&gt;&lt;titles&gt;&lt;title&gt;Protein and energy requirements of the preterm/low birthweight (LBW) infant&lt;/title&gt;&lt;secondary-title&gt;Pediatr Res&lt;/secondary-title&gt;&lt;/titles&gt;&lt;periodical&gt;&lt;full-title&gt;Pediatr Res&lt;/full-title&gt;&lt;/periodical&gt;&lt;pages&gt;95R-98R&lt;/pages&gt;&lt;volume&gt;57&lt;/volume&gt;&lt;number&gt;5 Pt 2&lt;/number&gt;&lt;edition&gt;2005/04/09&lt;/edition&gt;&lt;keywords&gt;&lt;keyword&gt;Birth Weight&lt;/keyword&gt;&lt;keyword&gt;Female&lt;/keyword&gt;&lt;keyword&gt;Fetal Growth Retardation&lt;/keyword&gt;&lt;keyword&gt;Humans&lt;/keyword&gt;&lt;keyword&gt;Infant&lt;/keyword&gt;&lt;keyword&gt;Infant Food&lt;/keyword&gt;&lt;keyword&gt;Infant Nutritional Physiological Phenomena&lt;/keyword&gt;&lt;keyword&gt;Infant, Low Birth Weight&lt;/keyword&gt;&lt;keyword&gt;Infant, Newborn&lt;/keyword&gt;&lt;keyword&gt;Infant, Premature&lt;/keyword&gt;&lt;keyword&gt;Male&lt;/keyword&gt;&lt;keyword&gt;Neonatology/methods&lt;/keyword&gt;&lt;keyword&gt;*Nutritional Requirements&lt;/keyword&gt;&lt;keyword&gt;Pregnancy&lt;/keyword&gt;&lt;keyword&gt;Premature Birth&lt;/keyword&gt;&lt;/keywords&gt;&lt;dates&gt;&lt;year&gt;2005&lt;/year&gt;&lt;pub-dates&gt;&lt;date&gt;May&lt;/date&gt;&lt;/pub-dates&gt;&lt;/dates&gt;&lt;isbn&gt;0031-3998 (Print)&amp;#xD;0031-3998 (Linking)&lt;/isbn&gt;&lt;accession-num&gt;15817496&lt;/accession-num&gt;&lt;urls&gt;&lt;related-urls&gt;&lt;url&gt;https://www.ncbi.nlm.nih.gov/pubmed/15817496&lt;/url&gt;&lt;url&gt;https://www.nature.com/articles/pr2005137.pdf&lt;/url&gt;&lt;/related-urls&gt;&lt;/urls&gt;&lt;electronic-resource-num&gt;10.1203/01.PDR.0000160434.69916.34&lt;/electronic-resource-num&gt;&lt;/record&gt;&lt;/Cite&gt;&lt;/EndNote&gt;</w:instrText>
      </w:r>
      <w:r w:rsidR="006766F6" w:rsidRPr="004712E9">
        <w:rPr>
          <w:rFonts w:ascii="Book Antiqua" w:eastAsia="Book Antiqua" w:hAnsi="Book Antiqua" w:cs="Book Antiqua"/>
          <w:color w:val="000000"/>
          <w:lang w:eastAsia="en-GB"/>
        </w:rPr>
        <w:fldChar w:fldCharType="separate"/>
      </w:r>
      <w:r w:rsidR="006766F6" w:rsidRPr="004712E9">
        <w:rPr>
          <w:rFonts w:ascii="Book Antiqua" w:eastAsia="Book Antiqua" w:hAnsi="Book Antiqua" w:cs="Book Antiqua"/>
          <w:noProof/>
          <w:color w:val="000000"/>
          <w:vertAlign w:val="superscript"/>
          <w:lang w:eastAsia="en-GB"/>
        </w:rPr>
        <w:t>[14</w:t>
      </w:r>
      <w:r w:rsidR="006766F6" w:rsidRPr="004712E9">
        <w:rPr>
          <w:rFonts w:ascii="Book Antiqua" w:eastAsia="Book Antiqua" w:hAnsi="Book Antiqua" w:cs="Book Antiqua"/>
          <w:color w:val="000000"/>
          <w:lang w:eastAsia="en-GB"/>
        </w:rPr>
        <w:fldChar w:fldCharType="end"/>
      </w:r>
      <w:r w:rsidR="006766F6" w:rsidRPr="004712E9">
        <w:rPr>
          <w:rFonts w:ascii="Book Antiqua" w:eastAsia="Book Antiqua" w:hAnsi="Book Antiqua" w:cs="Book Antiqua"/>
          <w:color w:val="000000"/>
          <w:vertAlign w:val="superscript"/>
          <w:lang w:eastAsia="en-GB"/>
        </w:rPr>
        <w:t>-</w:t>
      </w:r>
      <w:r w:rsidR="006766F6" w:rsidRPr="004712E9">
        <w:rPr>
          <w:rFonts w:ascii="Book Antiqua" w:eastAsia="Helvetica" w:hAnsi="Book Antiqua" w:cs="Calibri"/>
          <w:noProof/>
          <w:color w:val="000000"/>
          <w:vertAlign w:val="superscript"/>
          <w:lang w:eastAsia="en-GB"/>
        </w:rPr>
        <w:t>16]</w:t>
      </w:r>
      <w:r>
        <w:rPr>
          <w:rFonts w:ascii="Book Antiqua" w:hAnsi="Book Antiqua" w:cs="Calibri" w:hint="eastAsia"/>
          <w:noProof/>
          <w:color w:val="000000"/>
          <w:lang w:eastAsia="zh-CN"/>
        </w:rPr>
        <w:t>.</w:t>
      </w:r>
    </w:p>
    <w:p w14:paraId="1A901C3B" w14:textId="77777777" w:rsidR="006766F6" w:rsidRPr="004712E9" w:rsidRDefault="006766F6" w:rsidP="004712E9">
      <w:pPr>
        <w:spacing w:line="360" w:lineRule="auto"/>
        <w:jc w:val="both"/>
        <w:rPr>
          <w:rFonts w:ascii="Book Antiqua" w:hAnsi="Book Antiqua"/>
          <w:lang w:eastAsia="zh-CN"/>
        </w:rPr>
      </w:pPr>
    </w:p>
    <w:sectPr w:rsidR="006766F6" w:rsidRPr="004712E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F6E3B3A" w14:textId="77777777" w:rsidR="00911701" w:rsidRDefault="00911701" w:rsidP="00927AEB">
      <w:r>
        <w:separator/>
      </w:r>
    </w:p>
  </w:endnote>
  <w:endnote w:type="continuationSeparator" w:id="0">
    <w:p w14:paraId="4483E064" w14:textId="77777777" w:rsidR="00911701" w:rsidRDefault="00911701" w:rsidP="00927AE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14D34ED" w14:textId="77777777" w:rsidR="00927AEB" w:rsidRPr="00927AEB" w:rsidRDefault="00927AEB" w:rsidP="00927AEB">
    <w:pPr>
      <w:pStyle w:val="a7"/>
      <w:jc w:val="right"/>
      <w:rPr>
        <w:rFonts w:ascii="Book Antiqua" w:hAnsi="Book Antiqua"/>
        <w:sz w:val="24"/>
        <w:szCs w:val="24"/>
      </w:rPr>
    </w:pPr>
    <w:r w:rsidRPr="00927AEB">
      <w:rPr>
        <w:rFonts w:ascii="Book Antiqua" w:hAnsi="Book Antiqua"/>
        <w:sz w:val="24"/>
        <w:szCs w:val="24"/>
      </w:rPr>
      <w:fldChar w:fldCharType="begin"/>
    </w:r>
    <w:r w:rsidRPr="00927AEB">
      <w:rPr>
        <w:rFonts w:ascii="Book Antiqua" w:hAnsi="Book Antiqua"/>
        <w:sz w:val="24"/>
        <w:szCs w:val="24"/>
      </w:rPr>
      <w:instrText xml:space="preserve"> PAGE  \* Arabic  \* MERGEFORMAT </w:instrText>
    </w:r>
    <w:r w:rsidRPr="00927AEB">
      <w:rPr>
        <w:rFonts w:ascii="Book Antiqua" w:hAnsi="Book Antiqua"/>
        <w:sz w:val="24"/>
        <w:szCs w:val="24"/>
      </w:rPr>
      <w:fldChar w:fldCharType="separate"/>
    </w:r>
    <w:r w:rsidR="0084222F">
      <w:rPr>
        <w:rFonts w:ascii="Book Antiqua" w:hAnsi="Book Antiqua"/>
        <w:noProof/>
        <w:sz w:val="24"/>
        <w:szCs w:val="24"/>
      </w:rPr>
      <w:t>1</w:t>
    </w:r>
    <w:r w:rsidRPr="00927AEB">
      <w:rPr>
        <w:rFonts w:ascii="Book Antiqua" w:hAnsi="Book Antiqua"/>
        <w:sz w:val="24"/>
        <w:szCs w:val="24"/>
      </w:rPr>
      <w:fldChar w:fldCharType="end"/>
    </w:r>
    <w:r w:rsidRPr="00927AEB">
      <w:rPr>
        <w:rFonts w:ascii="Book Antiqua" w:hAnsi="Book Antiqua"/>
        <w:sz w:val="24"/>
        <w:szCs w:val="24"/>
      </w:rPr>
      <w:t>/</w:t>
    </w:r>
    <w:r w:rsidRPr="00927AEB">
      <w:rPr>
        <w:rFonts w:ascii="Book Antiqua" w:hAnsi="Book Antiqua"/>
        <w:sz w:val="24"/>
        <w:szCs w:val="24"/>
      </w:rPr>
      <w:fldChar w:fldCharType="begin"/>
    </w:r>
    <w:r w:rsidRPr="00927AEB">
      <w:rPr>
        <w:rFonts w:ascii="Book Antiqua" w:hAnsi="Book Antiqua"/>
        <w:sz w:val="24"/>
        <w:szCs w:val="24"/>
      </w:rPr>
      <w:instrText xml:space="preserve"> NUMPAGES   \* MERGEFORMAT </w:instrText>
    </w:r>
    <w:r w:rsidRPr="00927AEB">
      <w:rPr>
        <w:rFonts w:ascii="Book Antiqua" w:hAnsi="Book Antiqua"/>
        <w:sz w:val="24"/>
        <w:szCs w:val="24"/>
      </w:rPr>
      <w:fldChar w:fldCharType="separate"/>
    </w:r>
    <w:r w:rsidR="0084222F">
      <w:rPr>
        <w:rFonts w:ascii="Book Antiqua" w:hAnsi="Book Antiqua"/>
        <w:noProof/>
        <w:sz w:val="24"/>
        <w:szCs w:val="24"/>
      </w:rPr>
      <w:t>37</w:t>
    </w:r>
    <w:r w:rsidRPr="00927AEB">
      <w:rPr>
        <w:rFonts w:ascii="Book Antiqua" w:hAnsi="Book Antiqua"/>
        <w:noProof/>
        <w:sz w:val="24"/>
        <w:szCs w:val="24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D8650A3" w14:textId="77777777" w:rsidR="00911701" w:rsidRDefault="00911701" w:rsidP="00927AEB">
      <w:r>
        <w:separator/>
      </w:r>
    </w:p>
  </w:footnote>
  <w:footnote w:type="continuationSeparator" w:id="0">
    <w:p w14:paraId="1774C817" w14:textId="77777777" w:rsidR="00911701" w:rsidRDefault="00911701" w:rsidP="00927AE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7B3E"/>
    <w:rsid w:val="00022B95"/>
    <w:rsid w:val="00081660"/>
    <w:rsid w:val="00094BD0"/>
    <w:rsid w:val="000B4323"/>
    <w:rsid w:val="000C2662"/>
    <w:rsid w:val="00122DFA"/>
    <w:rsid w:val="00135F4D"/>
    <w:rsid w:val="00190D37"/>
    <w:rsid w:val="00192CB1"/>
    <w:rsid w:val="001A0AFC"/>
    <w:rsid w:val="001B00A2"/>
    <w:rsid w:val="001C747E"/>
    <w:rsid w:val="00247CB6"/>
    <w:rsid w:val="003E0205"/>
    <w:rsid w:val="00446934"/>
    <w:rsid w:val="004712E9"/>
    <w:rsid w:val="00492C3B"/>
    <w:rsid w:val="004C5341"/>
    <w:rsid w:val="005352BA"/>
    <w:rsid w:val="00546C41"/>
    <w:rsid w:val="00585626"/>
    <w:rsid w:val="00642712"/>
    <w:rsid w:val="0066225C"/>
    <w:rsid w:val="006766F6"/>
    <w:rsid w:val="00681412"/>
    <w:rsid w:val="0069406D"/>
    <w:rsid w:val="006D5736"/>
    <w:rsid w:val="006E17BC"/>
    <w:rsid w:val="007C77B1"/>
    <w:rsid w:val="007F30AD"/>
    <w:rsid w:val="0084222F"/>
    <w:rsid w:val="008B6401"/>
    <w:rsid w:val="008F7496"/>
    <w:rsid w:val="009066F2"/>
    <w:rsid w:val="00911701"/>
    <w:rsid w:val="00927AEB"/>
    <w:rsid w:val="009313D5"/>
    <w:rsid w:val="00933294"/>
    <w:rsid w:val="009B3DAB"/>
    <w:rsid w:val="009F0418"/>
    <w:rsid w:val="009F6817"/>
    <w:rsid w:val="00A77B3E"/>
    <w:rsid w:val="00AD7B05"/>
    <w:rsid w:val="00B2773B"/>
    <w:rsid w:val="00B47580"/>
    <w:rsid w:val="00B5019E"/>
    <w:rsid w:val="00B74EA2"/>
    <w:rsid w:val="00B86F83"/>
    <w:rsid w:val="00B9479E"/>
    <w:rsid w:val="00BA3317"/>
    <w:rsid w:val="00C36C91"/>
    <w:rsid w:val="00CA2A55"/>
    <w:rsid w:val="00D03328"/>
    <w:rsid w:val="00DC60D1"/>
    <w:rsid w:val="00DD40DF"/>
    <w:rsid w:val="00ED3327"/>
    <w:rsid w:val="00FB6C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F0C02CC"/>
  <w15:docId w15:val="{2FD7B470-9453-4760-B3D4-2657C9B792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rsid w:val="00122DFA"/>
    <w:rPr>
      <w:sz w:val="18"/>
      <w:szCs w:val="18"/>
    </w:rPr>
  </w:style>
  <w:style w:type="character" w:customStyle="1" w:styleId="a4">
    <w:name w:val="批注框文本 字符"/>
    <w:basedOn w:val="a0"/>
    <w:link w:val="a3"/>
    <w:rsid w:val="00122DFA"/>
    <w:rPr>
      <w:sz w:val="18"/>
      <w:szCs w:val="18"/>
    </w:rPr>
  </w:style>
  <w:style w:type="paragraph" w:styleId="a5">
    <w:name w:val="header"/>
    <w:basedOn w:val="a"/>
    <w:link w:val="a6"/>
    <w:rsid w:val="00927AE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rsid w:val="00927AEB"/>
    <w:rPr>
      <w:sz w:val="18"/>
      <w:szCs w:val="18"/>
    </w:rPr>
  </w:style>
  <w:style w:type="paragraph" w:styleId="a7">
    <w:name w:val="footer"/>
    <w:basedOn w:val="a"/>
    <w:link w:val="a8"/>
    <w:rsid w:val="00927AEB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8">
    <w:name w:val="页脚 字符"/>
    <w:basedOn w:val="a0"/>
    <w:link w:val="a7"/>
    <w:rsid w:val="00927AEB"/>
    <w:rPr>
      <w:sz w:val="18"/>
      <w:szCs w:val="18"/>
    </w:rPr>
  </w:style>
  <w:style w:type="character" w:styleId="a9">
    <w:name w:val="annotation reference"/>
    <w:basedOn w:val="a0"/>
    <w:rsid w:val="009066F2"/>
    <w:rPr>
      <w:sz w:val="21"/>
      <w:szCs w:val="21"/>
    </w:rPr>
  </w:style>
  <w:style w:type="paragraph" w:styleId="aa">
    <w:name w:val="annotation text"/>
    <w:basedOn w:val="a"/>
    <w:link w:val="ab"/>
    <w:rsid w:val="009066F2"/>
  </w:style>
  <w:style w:type="character" w:customStyle="1" w:styleId="ab">
    <w:name w:val="批注文字 字符"/>
    <w:basedOn w:val="a0"/>
    <w:link w:val="aa"/>
    <w:rsid w:val="009066F2"/>
    <w:rPr>
      <w:sz w:val="24"/>
      <w:szCs w:val="24"/>
    </w:rPr>
  </w:style>
  <w:style w:type="paragraph" w:styleId="ac">
    <w:name w:val="annotation subject"/>
    <w:basedOn w:val="aa"/>
    <w:next w:val="aa"/>
    <w:link w:val="ad"/>
    <w:rsid w:val="009066F2"/>
    <w:rPr>
      <w:b/>
      <w:bCs/>
    </w:rPr>
  </w:style>
  <w:style w:type="character" w:customStyle="1" w:styleId="ad">
    <w:name w:val="批注主题 字符"/>
    <w:basedOn w:val="ab"/>
    <w:link w:val="ac"/>
    <w:rsid w:val="009066F2"/>
    <w:rPr>
      <w:b/>
      <w:bCs/>
      <w:sz w:val="24"/>
      <w:szCs w:val="24"/>
    </w:rPr>
  </w:style>
  <w:style w:type="paragraph" w:styleId="ae">
    <w:name w:val="List Paragraph"/>
    <w:basedOn w:val="a"/>
    <w:uiPriority w:val="34"/>
    <w:qFormat/>
    <w:rsid w:val="009066F2"/>
    <w:pPr>
      <w:spacing w:after="200" w:line="276" w:lineRule="auto"/>
      <w:ind w:firstLineChars="200" w:firstLine="420"/>
    </w:pPr>
    <w:rPr>
      <w:rFonts w:ascii="Calibri" w:eastAsia="宋体" w:hAnsi="Calibri"/>
      <w:sz w:val="22"/>
      <w:szCs w:val="22"/>
      <w:lang w:val="en-GB"/>
    </w:rPr>
  </w:style>
  <w:style w:type="paragraph" w:styleId="af">
    <w:name w:val="Revision"/>
    <w:hidden/>
    <w:uiPriority w:val="99"/>
    <w:semiHidden/>
    <w:rsid w:val="004712E9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1.tmp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7</Pages>
  <Words>10654</Words>
  <Characters>60734</Characters>
  <Application>Microsoft Office Word</Application>
  <DocSecurity>0</DocSecurity>
  <Lines>506</Lines>
  <Paragraphs>1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2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Liansheng Ma</cp:lastModifiedBy>
  <cp:revision>2</cp:revision>
  <dcterms:created xsi:type="dcterms:W3CDTF">2021-09-27T06:07:00Z</dcterms:created>
  <dcterms:modified xsi:type="dcterms:W3CDTF">2021-09-27T06:07:00Z</dcterms:modified>
</cp:coreProperties>
</file>